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22E45586" w:rsidR="00D45847" w:rsidRDefault="00227C8F">
      <w:pPr>
        <w:rPr>
          <w:rFonts w:ascii="Verdana" w:hAnsi="Verdana"/>
          <w:color w:val="17365D" w:themeColor="text2" w:themeShade="BF"/>
          <w:sz w:val="28"/>
        </w:rPr>
      </w:pP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B306BC" w:rsidRDefault="00B306BC">
                            <w:pPr>
                              <w:pStyle w:val="Frontpagetext"/>
                              <w:rPr>
                                <w:sz w:val="28"/>
                                <w:szCs w:val="28"/>
                              </w:rPr>
                            </w:pPr>
                            <w:r>
                              <w:rPr>
                                <w:sz w:val="28"/>
                                <w:szCs w:val="28"/>
                              </w:rPr>
                              <w:t xml:space="preserve">Institutionen för data- </w:t>
                            </w:r>
                            <w:r>
                              <w:rPr>
                                <w:sz w:val="28"/>
                                <w:szCs w:val="28"/>
                              </w:rPr>
                              <w:br/>
                              <w:t>och systemvetenskap</w:t>
                            </w:r>
                          </w:p>
                          <w:p w14:paraId="0DD0DA7D" w14:textId="77777777" w:rsidR="00B306BC" w:rsidRDefault="00B306BC">
                            <w:pPr>
                              <w:pStyle w:val="TextBox"/>
                            </w:pPr>
                            <w:r>
                              <w:t xml:space="preserve">Examensarbete 15 </w:t>
                            </w:r>
                            <w:proofErr w:type="spellStart"/>
                            <w:r>
                              <w:t>hp</w:t>
                            </w:r>
                            <w:proofErr w:type="spellEnd"/>
                          </w:p>
                          <w:p w14:paraId="205AAAC7" w14:textId="77777777" w:rsidR="00B306BC" w:rsidRDefault="00B306BC">
                            <w:pPr>
                              <w:pStyle w:val="TextBox"/>
                            </w:pPr>
                            <w:r>
                              <w:t>Data- och systemvetenskap</w:t>
                            </w:r>
                          </w:p>
                          <w:p w14:paraId="51566511" w14:textId="77777777" w:rsidR="00B306BC" w:rsidRDefault="00B306BC">
                            <w:pPr>
                              <w:pStyle w:val="Textruta"/>
                            </w:pPr>
                            <w:r>
                              <w:t xml:space="preserve">Kurs- eller utbildningsprogram (180 </w:t>
                            </w:r>
                            <w:proofErr w:type="spellStart"/>
                            <w:r>
                              <w:t>hp</w:t>
                            </w:r>
                            <w:proofErr w:type="spellEnd"/>
                            <w:r>
                              <w:t xml:space="preserve">) </w:t>
                            </w:r>
                          </w:p>
                          <w:p w14:paraId="7A700FAB" w14:textId="05793D08" w:rsidR="00B306BC" w:rsidRDefault="00B306BC">
                            <w:pPr>
                              <w:pStyle w:val="Textruta"/>
                            </w:pPr>
                            <w:r>
                              <w:t>Höstterminen 2018</w:t>
                            </w:r>
                          </w:p>
                          <w:p w14:paraId="381612CD" w14:textId="77777777" w:rsidR="00B306BC" w:rsidRDefault="00B306BC">
                            <w:pPr>
                              <w:pStyle w:val="Textruta"/>
                            </w:pPr>
                            <w:r>
                              <w:t>Handledare: Robert Ramberg</w:t>
                            </w:r>
                          </w:p>
                          <w:p w14:paraId="41DC09BB" w14:textId="358B72E7" w:rsidR="00B306BC" w:rsidRDefault="00B306BC">
                            <w:pPr>
                              <w:pStyle w:val="Textruta"/>
                            </w:pPr>
                            <w:r>
                              <w:t>Granskare: Patrik Hernvall</w:t>
                            </w:r>
                          </w:p>
                          <w:p w14:paraId="316E1ACF" w14:textId="77777777" w:rsidR="00B306BC" w:rsidRPr="00EE4EEC" w:rsidRDefault="00B306B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306BC" w:rsidRDefault="00B306BC">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B306BC" w:rsidRDefault="00B306BC">
                      <w:pPr>
                        <w:pStyle w:val="Frontpagetext"/>
                        <w:rPr>
                          <w:sz w:val="28"/>
                          <w:szCs w:val="28"/>
                        </w:rPr>
                      </w:pPr>
                      <w:r>
                        <w:rPr>
                          <w:sz w:val="28"/>
                          <w:szCs w:val="28"/>
                        </w:rPr>
                        <w:t xml:space="preserve">Institutionen för data- </w:t>
                      </w:r>
                      <w:r>
                        <w:rPr>
                          <w:sz w:val="28"/>
                          <w:szCs w:val="28"/>
                        </w:rPr>
                        <w:br/>
                        <w:t>och systemvetenskap</w:t>
                      </w:r>
                    </w:p>
                    <w:p w14:paraId="0DD0DA7D" w14:textId="77777777" w:rsidR="00B306BC" w:rsidRDefault="00B306BC">
                      <w:pPr>
                        <w:pStyle w:val="TextBox"/>
                      </w:pPr>
                      <w:r>
                        <w:t xml:space="preserve">Examensarbete 15 </w:t>
                      </w:r>
                      <w:proofErr w:type="spellStart"/>
                      <w:r>
                        <w:t>hp</w:t>
                      </w:r>
                      <w:proofErr w:type="spellEnd"/>
                    </w:p>
                    <w:p w14:paraId="205AAAC7" w14:textId="77777777" w:rsidR="00B306BC" w:rsidRDefault="00B306BC">
                      <w:pPr>
                        <w:pStyle w:val="TextBox"/>
                      </w:pPr>
                      <w:r>
                        <w:t>Data- och systemvetenskap</w:t>
                      </w:r>
                    </w:p>
                    <w:p w14:paraId="51566511" w14:textId="77777777" w:rsidR="00B306BC" w:rsidRDefault="00B306BC">
                      <w:pPr>
                        <w:pStyle w:val="Textruta"/>
                      </w:pPr>
                      <w:r>
                        <w:t xml:space="preserve">Kurs- eller utbildningsprogram (180 </w:t>
                      </w:r>
                      <w:proofErr w:type="spellStart"/>
                      <w:r>
                        <w:t>hp</w:t>
                      </w:r>
                      <w:proofErr w:type="spellEnd"/>
                      <w:r>
                        <w:t xml:space="preserve">) </w:t>
                      </w:r>
                    </w:p>
                    <w:p w14:paraId="7A700FAB" w14:textId="05793D08" w:rsidR="00B306BC" w:rsidRDefault="00B306BC">
                      <w:pPr>
                        <w:pStyle w:val="Textruta"/>
                      </w:pPr>
                      <w:r>
                        <w:t>Höstterminen 2018</w:t>
                      </w:r>
                    </w:p>
                    <w:p w14:paraId="381612CD" w14:textId="77777777" w:rsidR="00B306BC" w:rsidRDefault="00B306BC">
                      <w:pPr>
                        <w:pStyle w:val="Textruta"/>
                      </w:pPr>
                      <w:r>
                        <w:t>Handledare: Robert Ramberg</w:t>
                      </w:r>
                    </w:p>
                    <w:p w14:paraId="41DC09BB" w14:textId="358B72E7" w:rsidR="00B306BC" w:rsidRDefault="00B306BC">
                      <w:pPr>
                        <w:pStyle w:val="Textruta"/>
                      </w:pPr>
                      <w:r>
                        <w:t>Granskare: Patrik Hernvall</w:t>
                      </w:r>
                    </w:p>
                    <w:p w14:paraId="316E1ACF" w14:textId="77777777" w:rsidR="00B306BC" w:rsidRPr="00EE4EEC" w:rsidRDefault="00B306BC">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B306BC" w:rsidRDefault="00B306BC">
                      <w:pPr>
                        <w:pStyle w:val="TextBox"/>
                      </w:pPr>
                    </w:p>
                  </w:txbxContent>
                </v:textbox>
                <w10:wrap type="square" anchory="margin"/>
              </v:rect>
            </w:pict>
          </mc:Fallback>
        </mc:AlternateContent>
      </w:r>
      <w:r w:rsidR="00850895">
        <w:br w:type="page"/>
      </w:r>
    </w:p>
    <w:p w14:paraId="19EFE0DD" w14:textId="79F248C0" w:rsidR="00227C8F" w:rsidRPr="00AC7EB3" w:rsidRDefault="00227C8F" w:rsidP="00227C8F">
      <w:pPr>
        <w:pStyle w:val="NormalWe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
        <w:rPr>
          <w:rFonts w:ascii="Arial" w:hAnsi="Arial" w:cs="Arial"/>
          <w:sz w:val="22"/>
          <w:szCs w:val="22"/>
          <w:lang w:val="en-US" w:eastAsia="en-US"/>
        </w:rPr>
      </w:pPr>
      <w:proofErr w:type="gramStart"/>
      <w:r w:rsidRPr="00AC7EB3">
        <w:rPr>
          <w:i/>
          <w:sz w:val="22"/>
          <w:szCs w:val="22"/>
          <w:lang w:val="en-US"/>
        </w:rPr>
        <w:t>participate</w:t>
      </w:r>
      <w:proofErr w:type="gramEnd"/>
      <w:r w:rsidRPr="00AC7EB3">
        <w:rPr>
          <w:i/>
          <w:sz w:val="22"/>
          <w:szCs w:val="22"/>
          <w:lang w:val="en-US"/>
        </w:rPr>
        <w:t xml:space="preserv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752279">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752279">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752279">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752279">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752279">
        <w:rPr>
          <w:noProof/>
        </w:rPr>
        <w:t>12</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752279">
        <w:rPr>
          <w:noProof/>
        </w:rPr>
        <w:t>15</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752279">
        <w:rPr>
          <w:noProof/>
        </w:rPr>
        <w:t>15</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752279">
        <w:rPr>
          <w:noProof/>
        </w:rPr>
        <w:t>16</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Caption"/>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9D27B3">
      <w:pPr>
        <w:pStyle w:val="Heading11"/>
      </w:pPr>
      <w:bookmarkStart w:id="0" w:name="_Toc391456178"/>
      <w:bookmarkStart w:id="1" w:name="_Toc401327934"/>
      <w:bookmarkEnd w:id="0"/>
      <w:r>
        <w:lastRenderedPageBreak/>
        <w:t>Synopsis</w:t>
      </w:r>
      <w:bookmarkEnd w:id="1"/>
    </w:p>
    <w:p w14:paraId="45599B24" w14:textId="117C955C" w:rsidR="00C77B2D" w:rsidRDefault="00B43A10" w:rsidP="00CA1731">
      <w:pPr>
        <w:spacing w:line="480" w:lineRule="auto"/>
        <w:jc w:val="both"/>
      </w:pPr>
      <w:r>
        <w:t>Elektroniskt lärande (E</w:t>
      </w:r>
      <w:r w:rsidR="00943F6C">
        <w:t>-</w:t>
      </w:r>
      <w:r w:rsidR="00413C7D">
        <w:t>lärande) är en form av undervisning</w:t>
      </w:r>
      <w:r w:rsidR="00943F6C">
        <w:t xml:space="preserve"> som sker via distans </w:t>
      </w:r>
      <w:r w:rsidR="00413C7D">
        <w:t xml:space="preserve">med hjälp av att </w:t>
      </w:r>
      <w:r w:rsidR="00943F6C">
        <w:t xml:space="preserve">använda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EF6328">
        <w:t xml:space="preserve"> </w:t>
      </w:r>
      <w:r w:rsidR="00E458F4">
        <w:t>ökad struktur av kursinnehåll</w:t>
      </w:r>
      <w:del w:id="2" w:author="Jason Serviss" w:date="2018-11-21T18:58:00Z">
        <w:r w:rsidR="00E458F4" w:rsidDel="003A53D6">
          <w:delText>et</w:delText>
        </w:r>
      </w:del>
      <w:r w:rsidR="00E458F4">
        <w:t xml:space="preserve">, </w:t>
      </w:r>
      <w:r w:rsidR="00EF6328">
        <w:t>en mer effektiv lärande</w:t>
      </w:r>
      <w:r w:rsidR="00E458F4">
        <w:t xml:space="preserve"> för studenter med olika bakgrund</w:t>
      </w:r>
      <w:r w:rsidR="00C27B26">
        <w:t>,</w:t>
      </w:r>
      <w:r w:rsidR="009411BD">
        <w:t xml:space="preserve"> </w:t>
      </w:r>
      <w:commentRangeStart w:id="3"/>
      <w:r w:rsidR="00B639A7">
        <w:t xml:space="preserve">samt en </w:t>
      </w:r>
      <w:r w:rsidR="00E458F4">
        <w:t>förbättrad</w:t>
      </w:r>
      <w:r w:rsidR="00C27B26">
        <w:t xml:space="preserve"> </w:t>
      </w:r>
      <w:r w:rsidR="00035BFB">
        <w:t>möjlighet</w:t>
      </w:r>
      <w:r>
        <w:t xml:space="preserve"> för e</w:t>
      </w:r>
      <w:r w:rsidR="00B639A7">
        <w:t>-lärande företaget</w:t>
      </w:r>
      <w:r w:rsidR="00035BFB">
        <w:t xml:space="preserve"> att</w:t>
      </w:r>
      <w:r w:rsidR="00815EFC">
        <w:t xml:space="preserve"> kunna </w:t>
      </w:r>
      <w:r w:rsidR="00A04460">
        <w:t>följa</w:t>
      </w:r>
      <w:r w:rsidR="00815EFC">
        <w:t xml:space="preserve"> hur pedag</w:t>
      </w:r>
      <w:r w:rsidR="00943F6C">
        <w:t>ogiken tillhandahålls i kurser</w:t>
      </w:r>
      <w:commentRangeEnd w:id="3"/>
      <w:r w:rsidR="002C5DCC">
        <w:rPr>
          <w:rStyle w:val="CommentReference"/>
        </w:rPr>
        <w:commentReference w:id="3"/>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et, </w:t>
      </w:r>
      <w:r w:rsidR="00036B5F">
        <w:t>delkursens tid och takt</w:t>
      </w:r>
      <w:r w:rsidR="009411BD">
        <w:t>, gränssni</w:t>
      </w:r>
      <w:r w:rsidR="00B639A7">
        <w:t>ttdesigne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w:t>
      </w:r>
      <w:commentRangeStart w:id="4"/>
      <w:r w:rsidR="00265FDF">
        <w:t>pedagogisk</w:t>
      </w:r>
      <w:r w:rsidR="00813E12">
        <w:t xml:space="preserve">t </w:t>
      </w:r>
      <w:r w:rsidR="000033C8">
        <w:t>ansvarig</w:t>
      </w:r>
      <w:commentRangeEnd w:id="4"/>
      <w:r w:rsidR="002C5DCC">
        <w:rPr>
          <w:rStyle w:val="CommentReference"/>
        </w:rPr>
        <w:commentReference w:id="4"/>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del w:id="5" w:author="Jason Serviss" w:date="2018-11-21T17:53:00Z">
        <w:r w:rsidR="00265FDF" w:rsidDel="002C5DCC">
          <w:delText xml:space="preserve">ramverk </w:delText>
        </w:r>
      </w:del>
      <w:ins w:id="6" w:author="Jason Serviss" w:date="2018-11-21T17:53:00Z">
        <w:r w:rsidR="002C5DCC">
          <w:t xml:space="preserve">riktlinjer </w:t>
        </w:r>
      </w:ins>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del w:id="7" w:author="Jason Serviss" w:date="2018-11-21T17:53:00Z">
        <w:r w:rsidR="00D6155F" w:rsidDel="002C5DCC">
          <w:delText>ansats</w:delText>
        </w:r>
      </w:del>
      <w:ins w:id="8" w:author="Jason Serviss" w:date="2018-11-21T17:53:00Z">
        <w:r w:rsidR="002C5DCC">
          <w:t>riktlinjer</w:t>
        </w:r>
      </w:ins>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del w:id="9" w:author="Jason Serviss" w:date="2018-11-21T18:51:00Z">
        <w:r w:rsidR="00A72A42" w:rsidDel="00A512CD">
          <w:delText xml:space="preserve">betecknar </w:delText>
        </w:r>
      </w:del>
      <w:ins w:id="10" w:author="Jason Serviss" w:date="2018-11-21T18:51:00Z">
        <w:r w:rsidR="00A512CD">
          <w:t xml:space="preserve">visar </w:t>
        </w:r>
      </w:ins>
      <w:r w:rsidR="00A72A42">
        <w:t>Grade en stark</w:t>
      </w:r>
      <w:r w:rsidR="00D6155F">
        <w:t xml:space="preserve"> </w:t>
      </w:r>
      <w:del w:id="11" w:author="Jason Serviss" w:date="2018-11-21T18:54:00Z">
        <w:r w:rsidR="00D6155F" w:rsidDel="00A512CD">
          <w:delText xml:space="preserve">kunnighet </w:delText>
        </w:r>
      </w:del>
      <w:ins w:id="12" w:author="Jason Serviss" w:date="2018-11-21T18:54:00Z">
        <w:r w:rsidR="00A512CD">
          <w:t xml:space="preserve">förmåga </w:t>
        </w:r>
      </w:ins>
      <w:r w:rsidR="00D6155F">
        <w:t xml:space="preserve">av att </w:t>
      </w:r>
      <w:r w:rsidR="007466FA">
        <w:t>presentera kurser</w:t>
      </w:r>
      <w:ins w:id="13" w:author="Jason Serviss" w:date="2018-11-21T18:51:00Z">
        <w:r w:rsidR="00A512CD">
          <w:t xml:space="preserve"> genom höga evalueringsresultat i </w:t>
        </w:r>
      </w:ins>
      <w:proofErr w:type="spellStart"/>
      <w:ins w:id="14" w:author="Jason Serviss" w:date="2018-11-21T18:53:00Z">
        <w:r w:rsidR="00A512CD">
          <w:t>DIMs</w:t>
        </w:r>
        <w:proofErr w:type="spellEnd"/>
        <w:r w:rsidR="00A512CD">
          <w:t xml:space="preserve"> </w:t>
        </w:r>
        <w:r w:rsidR="00A512CD">
          <w:rPr>
            <w:i/>
          </w:rPr>
          <w:t xml:space="preserve">Presentations </w:t>
        </w:r>
        <w:r w:rsidR="00A512CD" w:rsidRPr="00A512CD">
          <w:rPr>
            <w:rPrChange w:id="15" w:author="Jason Serviss" w:date="2018-11-21T18:54:00Z">
              <w:rPr>
                <w:i/>
              </w:rPr>
            </w:rPrChange>
          </w:rPr>
          <w:t>fas</w:t>
        </w:r>
      </w:ins>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w:t>
      </w:r>
      <w:del w:id="16" w:author="Jason Serviss" w:date="2018-11-21T17:54:00Z">
        <w:r w:rsidR="00E0678A" w:rsidDel="002C5DCC">
          <w:delText xml:space="preserve">logisk </w:delText>
        </w:r>
      </w:del>
      <w:ins w:id="17" w:author="Jason Serviss" w:date="2018-11-21T17:54:00Z">
        <w:r w:rsidR="002C5DCC">
          <w:t xml:space="preserve">förankrad </w:t>
        </w:r>
      </w:ins>
      <w:r w:rsidR="00E0678A">
        <w:t xml:space="preserve">utgångspunkt för vidare undersökningar kring </w:t>
      </w:r>
      <w:ins w:id="18" w:author="Jason Serviss" w:date="2018-11-21T18:57:00Z">
        <w:r w:rsidR="003A53D6">
          <w:t xml:space="preserve">pedagogiska </w:t>
        </w:r>
      </w:ins>
      <w:del w:id="19" w:author="Jason Serviss" w:date="2018-11-21T18:57:00Z">
        <w:r w:rsidR="0081570D" w:rsidDel="003A53D6">
          <w:delText xml:space="preserve">anpassande </w:delText>
        </w:r>
      </w:del>
      <w:ins w:id="20" w:author="Jason Serviss" w:date="2018-11-21T18:57:00Z">
        <w:r w:rsidR="003A53D6">
          <w:t xml:space="preserve">modeller som skulle tillämpas </w:t>
        </w:r>
      </w:ins>
      <w:del w:id="21" w:author="Jason Serviss" w:date="2018-11-21T18:57:00Z">
        <w:r w:rsidR="0081570D" w:rsidDel="003A53D6">
          <w:delText xml:space="preserve">pedagogiska modeller </w:delText>
        </w:r>
      </w:del>
      <w:r w:rsidR="0081570D">
        <w:t xml:space="preserve">hos </w:t>
      </w:r>
      <w:r w:rsidR="00714353">
        <w:t>Grade</w:t>
      </w:r>
      <w:r w:rsidR="00207601">
        <w:t xml:space="preserve">, samtidigt som det </w:t>
      </w:r>
      <w:r w:rsidR="0081570D">
        <w:t>kartlägger p</w:t>
      </w:r>
      <w:r w:rsidR="001B7295">
        <w:t>otentiella</w:t>
      </w:r>
      <w:r w:rsidR="0081570D">
        <w:t xml:space="preserve"> förbättringar i Grades nuvarande </w:t>
      </w:r>
      <w:ins w:id="22" w:author="Olivia Imner" w:date="2018-11-22T06:43:00Z">
        <w:r w:rsidR="006D6C38">
          <w:t xml:space="preserve">pedagogiska </w:t>
        </w:r>
      </w:ins>
      <w:del w:id="23" w:author="Olivia Imner" w:date="2018-11-22T06:42:00Z">
        <w:r w:rsidR="0081570D" w:rsidDel="006D6C38">
          <w:delText>pedagogik</w:delText>
        </w:r>
      </w:del>
      <w:ins w:id="24" w:author="Olivia Imner" w:date="2018-11-22T06:42:00Z">
        <w:r w:rsidR="006D6C38">
          <w:t>riktlinjer</w:t>
        </w:r>
      </w:ins>
      <w:r w:rsidR="0081570D">
        <w:t>.</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9D27B3">
      <w:pPr>
        <w:pStyle w:val="Heading11"/>
      </w:pPr>
      <w:bookmarkStart w:id="25" w:name="_Toc391456179"/>
      <w:bookmarkStart w:id="26" w:name="_Toc401327935"/>
      <w:bookmarkEnd w:id="25"/>
      <w:r>
        <w:lastRenderedPageBreak/>
        <w:t>Introduktion</w:t>
      </w:r>
      <w:bookmarkEnd w:id="26"/>
    </w:p>
    <w:p w14:paraId="300F89A0" w14:textId="1FF0371D"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6BEC21DE"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w:t>
      </w:r>
      <w:r w:rsidR="00DB4ED3">
        <w:lastRenderedPageBreak/>
        <w:t>av utveckling och recension tillsa</w:t>
      </w:r>
      <w:r w:rsidR="007C474C">
        <w:t xml:space="preserve">mmans med andra hos ELF och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D7F13E6" w14:textId="0F322A87" w:rsidR="00931D44" w:rsidRDefault="00840367" w:rsidP="00A44BD4">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 </w:t>
      </w:r>
      <w:commentRangeStart w:id="27"/>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w:t>
      </w:r>
      <w:r w:rsidR="00010A04">
        <w:t xml:space="preserve"> med hjälp av</w:t>
      </w:r>
      <w:r w:rsidR="00850895">
        <w:t xml:space="preserve"> undervisning</w:t>
      </w:r>
      <w:r w:rsidR="00010A04">
        <w:t>en av studenter.</w:t>
      </w:r>
      <w:commentRangeEnd w:id="27"/>
      <w:r w:rsidR="003A53D6">
        <w:rPr>
          <w:rStyle w:val="CommentReference"/>
        </w:rPr>
        <w:commentReference w:id="27"/>
      </w:r>
      <w:r w:rsidR="00010A04">
        <w:t xml:space="preserve"> Kurser</w:t>
      </w:r>
      <w:r w:rsidR="00FF1248">
        <w:t xml:space="preserve"> </w:t>
      </w:r>
      <w:r w:rsidR="007D6050">
        <w:t xml:space="preserve">utformas </w:t>
      </w:r>
      <w:r w:rsidR="00FF1248">
        <w:t xml:space="preserve">som </w:t>
      </w:r>
      <w:r w:rsidR="00652AE0">
        <w:t xml:space="preserve">använder </w:t>
      </w:r>
      <w:r w:rsidR="00FF1248">
        <w:t>en viss lärometod</w:t>
      </w:r>
      <w:r w:rsidR="00010A04">
        <w:t xml:space="preserve"> </w:t>
      </w:r>
      <w:r w:rsidR="007D6050">
        <w:t>och därefter sker ett</w:t>
      </w:r>
      <w:r w:rsidR="00A218A2">
        <w:t xml:space="preserve"> jämförande </w:t>
      </w:r>
      <w:r w:rsidR="004A5707">
        <w:t xml:space="preserve">av </w:t>
      </w:r>
      <w:r w:rsidR="007D6050">
        <w:t xml:space="preserve">inlärningen hos </w:t>
      </w:r>
      <w:r w:rsidR="004A5707">
        <w:t>studen</w:t>
      </w:r>
      <w:r w:rsidR="00A218A2">
        <w:t>ter</w:t>
      </w:r>
      <w:r w:rsidR="00010A04">
        <w:t xml:space="preserve"> som exponeras för lärometoden</w:t>
      </w:r>
      <w:r w:rsidR="00A218A2">
        <w:t xml:space="preserve">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rsidRPr="00C11C02">
        <w:rPr>
          <w:strike/>
          <w:rPrChange w:id="28" w:author="Jason Serviss" w:date="2018-11-21T19:12:00Z">
            <w:rPr/>
          </w:rPrChange>
        </w:rPr>
        <w:t xml:space="preserve">Det kan likaså </w:t>
      </w:r>
      <w:r w:rsidR="0074784D" w:rsidRPr="00C11C02">
        <w:rPr>
          <w:strike/>
          <w:rPrChange w:id="29" w:author="Jason Serviss" w:date="2018-11-21T19:12:00Z">
            <w:rPr/>
          </w:rPrChange>
        </w:rPr>
        <w:t>underlätta</w:t>
      </w:r>
      <w:r w:rsidR="00850895" w:rsidRPr="00C11C02">
        <w:rPr>
          <w:strike/>
          <w:rPrChange w:id="30" w:author="Jason Serviss" w:date="2018-11-21T19:12:00Z">
            <w:rPr/>
          </w:rPrChange>
        </w:rPr>
        <w:t xml:space="preserve"> ELF</w:t>
      </w:r>
      <w:r w:rsidR="00C51B02" w:rsidRPr="00C11C02">
        <w:rPr>
          <w:strike/>
          <w:rPrChange w:id="31" w:author="Jason Serviss" w:date="2018-11-21T19:12:00Z">
            <w:rPr/>
          </w:rPrChange>
        </w:rPr>
        <w:t>’</w:t>
      </w:r>
      <w:r w:rsidR="0074784D" w:rsidRPr="00C11C02">
        <w:rPr>
          <w:strike/>
          <w:rPrChange w:id="32" w:author="Jason Serviss" w:date="2018-11-21T19:12:00Z">
            <w:rPr/>
          </w:rPrChange>
        </w:rPr>
        <w:t>s</w:t>
      </w:r>
      <w:r w:rsidR="00411F1C" w:rsidRPr="00C11C02">
        <w:rPr>
          <w:strike/>
          <w:rPrChange w:id="33" w:author="Jason Serviss" w:date="2018-11-21T19:12:00Z">
            <w:rPr/>
          </w:rPrChange>
        </w:rPr>
        <w:t xml:space="preserve"> möjlighet</w:t>
      </w:r>
      <w:r w:rsidR="00850895" w:rsidRPr="00C11C02">
        <w:rPr>
          <w:strike/>
          <w:rPrChange w:id="34" w:author="Jason Serviss" w:date="2018-11-21T19:12:00Z">
            <w:rPr/>
          </w:rPrChange>
        </w:rPr>
        <w:t xml:space="preserve"> att kunna bedöma utefter hur pedagogiken</w:t>
      </w:r>
      <w:r w:rsidR="00384E49" w:rsidRPr="00C11C02">
        <w:rPr>
          <w:strike/>
          <w:rPrChange w:id="35" w:author="Jason Serviss" w:date="2018-11-21T19:12:00Z">
            <w:rPr/>
          </w:rPrChange>
        </w:rPr>
        <w:t xml:space="preserve"> tillhandahålls i sina e-kurser</w:t>
      </w:r>
      <w:r w:rsidR="00850895" w:rsidRPr="00C11C02">
        <w:rPr>
          <w:strike/>
          <w:rPrChange w:id="36" w:author="Jason Serviss" w:date="2018-11-21T19:12:00Z">
            <w:rPr/>
          </w:rPrChange>
        </w:rPr>
        <w:t>.</w:t>
      </w:r>
      <w:r w:rsidR="00850895">
        <w:t xml:space="preserve"> Det har uppvisat</w:t>
      </w:r>
      <w:r w:rsidR="0074784D">
        <w:t>s</w:t>
      </w:r>
      <w:r w:rsidR="00850895">
        <w:t xml:space="preserve"> att majoriteten av e-kurser </w:t>
      </w:r>
      <w:proofErr w:type="gramStart"/>
      <w:del w:id="37" w:author="Jason Serviss" w:date="2018-11-21T19:20:00Z">
        <w:r w:rsidR="00850895" w:rsidDel="00C11C02">
          <w:delText>inte har tillräckligt</w:delText>
        </w:r>
        <w:r w:rsidR="000B4763" w:rsidDel="00C11C02">
          <w:delText xml:space="preserve"> med pedagogisk bakgrund</w:delText>
        </w:r>
      </w:del>
      <w:ins w:id="38" w:author="Jason Serviss" w:date="2018-11-21T19:20:00Z">
        <w:r w:rsidR="00C11C02">
          <w:t>bygger</w:t>
        </w:r>
        <w:proofErr w:type="gramEnd"/>
        <w:r w:rsidR="00C11C02">
          <w:t xml:space="preserve"> </w:t>
        </w:r>
        <w:proofErr w:type="gramStart"/>
        <w:r w:rsidR="00C11C02">
          <w:t>inte</w:t>
        </w:r>
        <w:proofErr w:type="gramEnd"/>
        <w:r w:rsidR="00C11C02">
          <w:t xml:space="preserve"> på en antagen pedagogik</w:t>
        </w:r>
      </w:ins>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335C7DB8" w14:textId="77777777" w:rsidR="00A44BD4" w:rsidRDefault="00A44BD4" w:rsidP="00A44BD4">
      <w:pPr>
        <w:spacing w:line="480" w:lineRule="auto"/>
        <w:jc w:val="both"/>
      </w:pPr>
    </w:p>
    <w:p w14:paraId="7E4FC08D" w14:textId="77777777" w:rsidR="00A44BD4" w:rsidRDefault="00A44BD4" w:rsidP="00A44BD4">
      <w:pPr>
        <w:spacing w:line="480" w:lineRule="auto"/>
        <w:jc w:val="both"/>
      </w:pPr>
    </w:p>
    <w:p w14:paraId="3C1539DB" w14:textId="301B7097" w:rsidR="00387A03" w:rsidRDefault="00041127" w:rsidP="00EF5A81">
      <w:pPr>
        <w:widowControl w:val="0"/>
        <w:autoSpaceDE w:val="0"/>
        <w:autoSpaceDN w:val="0"/>
        <w:adjustRightInd w:val="0"/>
        <w:spacing w:after="240" w:line="480" w:lineRule="auto"/>
        <w:rPr>
          <w:ins w:id="39" w:author="Jason Serviss" w:date="2018-11-21T20:37:00Z"/>
        </w:rPr>
      </w:pPr>
      <w:r>
        <w:lastRenderedPageBreak/>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Kognitiv (</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4D2145">
        <w:instrText xml:space="preserve"> ADDIN ZOTERO_ITEM CSL_CITATION {"citationID":"R7nxKu1w","properties":{"formattedCitation":"(Gr\\uc0\\u225{}inne Conole, 2010; Mayes &amp; de Freitas, 2004)","plainCitation":"(Gráinne Conole, 2010; Mayes &amp; de Freitas, 2004)","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w:t>
      </w:r>
      <w:del w:id="40" w:author="Jason Serviss" w:date="2018-11-21T19:21:00Z">
        <w:r w:rsidR="000132C0" w:rsidRPr="00EF5A81" w:rsidDel="00C11C02">
          <w:delText xml:space="preserve">individuella </w:delText>
        </w:r>
      </w:del>
      <w:r w:rsidR="000132C0" w:rsidRPr="00EF5A81">
        <w:t xml:space="preserve">lämplighet beror </w:t>
      </w:r>
      <w:r w:rsidR="000B4763" w:rsidRPr="00EF5A81">
        <w:t xml:space="preserve">i huvudsak </w:t>
      </w:r>
      <w:r w:rsidR="000132C0" w:rsidRPr="00EF5A81">
        <w:t xml:space="preserve">på vilken slags inlärning </w:t>
      </w:r>
      <w:commentRangeStart w:id="41"/>
      <w:r w:rsidR="000132C0" w:rsidRPr="00EF5A81">
        <w:t>som ska tilldelas i undervisningen</w:t>
      </w:r>
      <w:r>
        <w:t xml:space="preserve"> </w:t>
      </w:r>
      <w:commentRangeEnd w:id="41"/>
      <w:r w:rsidR="002C5DCC">
        <w:rPr>
          <w:rStyle w:val="CommentReference"/>
        </w:rPr>
        <w:commentReference w:id="41"/>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roofErr w:type="spellStart"/>
      <w:ins w:id="42" w:author="Jason Serviss" w:date="2018-11-22T07:59:00Z">
        <w:r w:rsidR="00E43F55">
          <w:t>Add</w:t>
        </w:r>
        <w:proofErr w:type="spellEnd"/>
        <w:r w:rsidR="00E43F55">
          <w:t xml:space="preserve"> </w:t>
        </w:r>
        <w:proofErr w:type="spellStart"/>
        <w:r w:rsidR="00E43F55">
          <w:t>something</w:t>
        </w:r>
        <w:proofErr w:type="spellEnd"/>
        <w:r w:rsidR="00E43F55">
          <w:t xml:space="preserve"> </w:t>
        </w:r>
        <w:proofErr w:type="spellStart"/>
        <w:r w:rsidR="00E43F55">
          <w:t>here</w:t>
        </w:r>
        <w:proofErr w:type="spellEnd"/>
        <w:r w:rsidR="00E43F55">
          <w:t xml:space="preserve"> </w:t>
        </w:r>
        <w:proofErr w:type="spellStart"/>
        <w:r w:rsidR="00E43F55">
          <w:t>that</w:t>
        </w:r>
        <w:proofErr w:type="spellEnd"/>
        <w:r w:rsidR="00E43F55">
          <w:t xml:space="preserve"> </w:t>
        </w:r>
        <w:proofErr w:type="spellStart"/>
        <w:r w:rsidR="00E43F55">
          <w:t>referes</w:t>
        </w:r>
        <w:proofErr w:type="spellEnd"/>
        <w:r w:rsidR="00E43F55">
          <w:t xml:space="preserve"> the </w:t>
        </w:r>
        <w:proofErr w:type="spellStart"/>
        <w:r w:rsidR="00E43F55">
          <w:t>reader</w:t>
        </w:r>
        <w:proofErr w:type="spellEnd"/>
        <w:r w:rsidR="00E43F55">
          <w:t xml:space="preserve"> </w:t>
        </w:r>
        <w:proofErr w:type="spellStart"/>
        <w:r w:rsidR="00E43F55">
          <w:t>to</w:t>
        </w:r>
        <w:proofErr w:type="spellEnd"/>
        <w:r w:rsidR="00E43F55">
          <w:t xml:space="preserve"> Bilaga 1</w:t>
        </w:r>
      </w:ins>
    </w:p>
    <w:p w14:paraId="449F3933" w14:textId="5C26D561" w:rsidR="00387A03" w:rsidRDefault="00CD7E26" w:rsidP="00EF5A81">
      <w:pPr>
        <w:widowControl w:val="0"/>
        <w:autoSpaceDE w:val="0"/>
        <w:autoSpaceDN w:val="0"/>
        <w:adjustRightInd w:val="0"/>
        <w:spacing w:after="240" w:line="480" w:lineRule="auto"/>
        <w:rPr>
          <w:ins w:id="43" w:author="Jason Serviss" w:date="2018-11-21T20:37:00Z"/>
        </w:rPr>
      </w:pPr>
      <w:ins w:id="44" w:author="Jason Serviss" w:date="2018-11-21T20:48:00Z">
        <w:r>
          <w:t>D</w:t>
        </w:r>
      </w:ins>
      <w:del w:id="45" w:author="Jason Serviss" w:date="2018-11-21T20:48:00Z">
        <w:r w:rsidR="004C23F2" w:rsidRPr="00EF5A81" w:rsidDel="00CD7E26">
          <w:delText>Till exemp</w:delText>
        </w:r>
        <w:r w:rsidR="001F6FE8" w:rsidRPr="00EF5A81" w:rsidDel="00CD7E26">
          <w:delText>e</w:delText>
        </w:r>
        <w:r w:rsidR="00B661EF" w:rsidRPr="00EF5A81" w:rsidDel="00CD7E26">
          <w:delText xml:space="preserve">l </w:delText>
        </w:r>
      </w:del>
      <w:del w:id="46" w:author="Jason Serviss" w:date="2018-11-21T18:00:00Z">
        <w:r w:rsidR="00B661EF" w:rsidRPr="00EF5A81" w:rsidDel="002C5DCC">
          <w:delText>kan</w:delText>
        </w:r>
        <w:r w:rsidR="004C23F2" w:rsidRPr="00EF5A81" w:rsidDel="002C5DCC">
          <w:delText xml:space="preserve"> </w:delText>
        </w:r>
      </w:del>
      <w:del w:id="47" w:author="Jason Serviss" w:date="2018-11-21T20:48:00Z">
        <w:r w:rsidR="0062005C" w:rsidRPr="00EF5A81" w:rsidDel="00CD7E26">
          <w:delText>d</w:delText>
        </w:r>
      </w:del>
      <w:r w:rsidR="0062005C" w:rsidRPr="00EF5A81">
        <w:t>et A</w:t>
      </w:r>
      <w:r w:rsidR="00850895" w:rsidRPr="00EF5A81">
        <w:t>ssociativa perspektivet</w:t>
      </w:r>
      <w:ins w:id="48" w:author="Jason Serviss" w:date="2018-11-21T20:54:00Z">
        <w:r>
          <w:t xml:space="preserve"> är oftast beskriven som </w:t>
        </w:r>
      </w:ins>
      <w:ins w:id="49" w:author="Jason Serviss" w:date="2018-11-21T20:55:00Z">
        <w:r>
          <w:t xml:space="preserve">”lärande </w:t>
        </w:r>
      </w:ins>
      <w:ins w:id="50" w:author="Jason Serviss" w:date="2018-11-22T07:49:00Z">
        <w:r w:rsidR="001B0552">
          <w:t>genom utförande</w:t>
        </w:r>
      </w:ins>
      <w:ins w:id="51" w:author="Jason Serviss" w:date="2018-11-21T20:55:00Z">
        <w:r>
          <w:t xml:space="preserve"> av </w:t>
        </w:r>
      </w:ins>
      <w:ins w:id="52" w:author="Jason Serviss" w:date="2018-11-21T20:56:00Z">
        <w:r>
          <w:t>strukturerade</w:t>
        </w:r>
      </w:ins>
      <w:ins w:id="53" w:author="Jason Serviss" w:date="2018-11-21T20:55:00Z">
        <w:r>
          <w:t xml:space="preserve"> uppgifter”</w:t>
        </w:r>
      </w:ins>
      <w:ins w:id="54" w:author="Jason Serviss" w:date="2018-11-21T20:56:00Z">
        <w:r>
          <w:t xml:space="preserve"> och</w:t>
        </w:r>
      </w:ins>
      <w:r w:rsidR="00850895" w:rsidRPr="00EF5A81">
        <w:t xml:space="preserve"> </w:t>
      </w:r>
      <w:ins w:id="55" w:author="Jason Serviss" w:date="2018-11-21T20:49:00Z">
        <w:r>
          <w:t>karakteriserats av</w:t>
        </w:r>
      </w:ins>
      <w:ins w:id="56" w:author="Jason Serviss" w:date="2018-11-21T20:51:00Z">
        <w:r>
          <w:t xml:space="preserve"> till exempel</w:t>
        </w:r>
      </w:ins>
      <w:ins w:id="57" w:author="Jason Serviss" w:date="2018-11-21T20:56:00Z">
        <w:r>
          <w:t>,</w:t>
        </w:r>
      </w:ins>
      <w:ins w:id="58" w:author="Jason Serviss" w:date="2018-11-21T20:49:00Z">
        <w:r>
          <w:t xml:space="preserve"> </w:t>
        </w:r>
      </w:ins>
      <w:ins w:id="59" w:author="Jason Serviss" w:date="2018-11-21T20:50:00Z">
        <w:r>
          <w:t xml:space="preserve">beteende modifiering och </w:t>
        </w:r>
      </w:ins>
      <w:ins w:id="60" w:author="Jason Serviss" w:date="2018-11-21T20:52:00Z">
        <w:r>
          <w:t xml:space="preserve">lärande genom association och </w:t>
        </w:r>
      </w:ins>
      <w:ins w:id="61" w:author="Jason Serviss" w:date="2018-11-21T20:53:00Z">
        <w:r>
          <w:t>förstärkning</w:t>
        </w:r>
      </w:ins>
      <w:ins w:id="62" w:author="Jason Serviss" w:date="2018-11-21T20:50:00Z">
        <w:r>
          <w:t xml:space="preserve"> </w:t>
        </w:r>
      </w:ins>
      <w:del w:id="63" w:author="Jason Serviss" w:date="2018-11-21T20:49:00Z">
        <w:r w:rsidR="00B661EF" w:rsidRPr="00EF5A81" w:rsidDel="00CD7E26">
          <w:delText xml:space="preserve">få </w:delText>
        </w:r>
        <w:r w:rsidR="00850895" w:rsidRPr="00EF5A81" w:rsidDel="00CD7E26">
          <w:delText xml:space="preserve">studenten </w:delText>
        </w:r>
        <w:r w:rsidR="00B661EF" w:rsidRPr="00EF5A81" w:rsidDel="00CD7E26">
          <w:delText xml:space="preserve">att </w:delText>
        </w:r>
        <w:r w:rsidR="00850895" w:rsidRPr="00EF5A81" w:rsidDel="00CD7E26">
          <w:delText>utföra aktiviteter i form av</w:delText>
        </w:r>
        <w:r w:rsidR="00B661EF" w:rsidRPr="00EF5A81" w:rsidDel="00CD7E26">
          <w:delText xml:space="preserve"> olika</w:delText>
        </w:r>
        <w:r w:rsidR="00850895" w:rsidRPr="00EF5A81" w:rsidDel="00CD7E26">
          <w:delText xml:space="preserve"> uppgifter, som </w:delText>
        </w:r>
        <w:r w:rsidR="004C23F2" w:rsidRPr="00EF5A81" w:rsidDel="00CD7E26">
          <w:delText>e.g.</w:delText>
        </w:r>
        <w:r w:rsidR="00850895" w:rsidRPr="00EF5A81" w:rsidDel="00CD7E26">
          <w:delText xml:space="preserve"> </w:delText>
        </w:r>
        <w:r w:rsidR="00B661EF" w:rsidRPr="00EF5A81" w:rsidDel="00CD7E26">
          <w:delText xml:space="preserve">att </w:delText>
        </w:r>
        <w:r w:rsidR="00850895" w:rsidRPr="00EF5A81" w:rsidDel="00CD7E26">
          <w:delText>läsa ett dokument och svara på t</w:delText>
        </w:r>
        <w:r w:rsidR="00147B30" w:rsidRPr="00EF5A81" w:rsidDel="00CD7E26">
          <w:delText xml:space="preserve">illhörande frågor </w:delText>
        </w:r>
      </w:del>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 xml:space="preserve">(DIM). DIM </w:t>
      </w:r>
      <w:r w:rsidR="00A74157" w:rsidRPr="00EF5A81">
        <w:t>inriktar</w:t>
      </w:r>
      <w:r w:rsidR="0093589A" w:rsidRPr="00EF5A81">
        <w:t xml:space="preserve"> </w:t>
      </w:r>
      <w:r w:rsidR="0019256B" w:rsidRPr="00EF5A81">
        <w:t xml:space="preserve">undervisningen </w:t>
      </w:r>
      <w:r w:rsidR="00B661EF" w:rsidRPr="00EF5A81">
        <w:t xml:space="preserve">till </w:t>
      </w:r>
      <w:r w:rsidR="0093589A" w:rsidRPr="00EF5A81">
        <w:t>att utgå</w:t>
      </w:r>
      <w:r w:rsidR="0019256B" w:rsidRPr="00EF5A81">
        <w:t xml:space="preserve"> från koncept och färdigheter genom</w:t>
      </w:r>
      <w:r w:rsidR="00850895" w:rsidRPr="00EF5A81">
        <w:t xml:space="preserve"> kombination av praktik och åter</w:t>
      </w:r>
      <w:r w:rsidR="0019256B" w:rsidRPr="00EF5A81">
        <w:t xml:space="preserve">koppling till studenten </w:t>
      </w:r>
      <w:r w:rsidR="0091477A" w:rsidRPr="00EF5A81">
        <w:fldChar w:fldCharType="begin"/>
      </w:r>
      <w:r w:rsidR="00692DE8" w:rsidRPr="00EF5A81">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623726" w:rsidRPr="00EF5A81">
        <w:t xml:space="preserve">; </w:t>
      </w:r>
      <w:r w:rsidR="0091477A" w:rsidRPr="00EF5A81">
        <w:fldChar w:fldCharType="begin"/>
      </w:r>
      <w:r w:rsidR="00C67983" w:rsidRPr="00EF5A81">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rsidRPr="00EF5A81">
        <w:fldChar w:fldCharType="separate"/>
      </w:r>
      <w:r w:rsidR="00C67983" w:rsidRPr="00EF5A81">
        <w:rPr>
          <w:noProof/>
        </w:rPr>
        <w:t>(Kauchak &amp; Eggen, 2011)</w:t>
      </w:r>
      <w:r w:rsidR="0091477A" w:rsidRPr="00EF5A81">
        <w:fldChar w:fldCharType="end"/>
      </w:r>
      <w:r w:rsidR="0091477A" w:rsidRPr="00EF5A81">
        <w:t>.</w:t>
      </w:r>
      <w:r w:rsidR="00B661EF" w:rsidRPr="00EF5A81">
        <w:t xml:space="preserve"> </w:t>
      </w:r>
    </w:p>
    <w:p w14:paraId="17D11437" w14:textId="611A29A2" w:rsidR="00387A03" w:rsidRDefault="004822AA" w:rsidP="00EF5A81">
      <w:pPr>
        <w:widowControl w:val="0"/>
        <w:autoSpaceDE w:val="0"/>
        <w:autoSpaceDN w:val="0"/>
        <w:adjustRightInd w:val="0"/>
        <w:spacing w:after="240" w:line="480" w:lineRule="auto"/>
        <w:rPr>
          <w:ins w:id="64" w:author="Jason Serviss" w:date="2018-11-21T20:37:00Z"/>
        </w:rPr>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ins w:id="65" w:author="Jason Serviss" w:date="2018-11-21T21:17:00Z">
        <w:r w:rsidR="00F11601">
          <w:t xml:space="preserve">”lärande genom förståelse” </w:t>
        </w:r>
      </w:ins>
      <w:ins w:id="66" w:author="Jason Serviss" w:date="2018-11-21T21:38:00Z">
        <w:r w:rsidR="006C0816">
          <w:t xml:space="preserve">och </w:t>
        </w:r>
      </w:ins>
      <w:ins w:id="67" w:author="Jason Serviss" w:date="2018-11-21T21:40:00Z">
        <w:r w:rsidR="006C0816">
          <w:t>utnyt</w:t>
        </w:r>
      </w:ins>
      <w:ins w:id="68" w:author="Jason Serviss" w:date="2018-11-21T21:43:00Z">
        <w:r w:rsidR="006C0816">
          <w:t>t</w:t>
        </w:r>
      </w:ins>
      <w:ins w:id="69" w:author="Jason Serviss" w:date="2018-11-21T21:40:00Z">
        <w:r w:rsidR="006C0816">
          <w:t xml:space="preserve">jar relationen mellan </w:t>
        </w:r>
      </w:ins>
      <w:ins w:id="70" w:author="Jason Serviss" w:date="2018-11-21T21:41:00Z">
        <w:r w:rsidR="006C0816">
          <w:t xml:space="preserve">kognitiva processer </w:t>
        </w:r>
      </w:ins>
      <w:ins w:id="71" w:author="Jason Serviss" w:date="2018-11-21T21:42:00Z">
        <w:r w:rsidR="006C0816">
          <w:t xml:space="preserve">och </w:t>
        </w:r>
      </w:ins>
      <w:ins w:id="72" w:author="Jason Serviss" w:date="2018-11-21T21:43:00Z">
        <w:r w:rsidR="006C0816">
          <w:t>betande</w:t>
        </w:r>
      </w:ins>
      <w:ins w:id="73" w:author="Jason Serviss" w:date="2018-11-21T21:42:00Z">
        <w:r w:rsidR="006C0816">
          <w:t xml:space="preserve"> för at</w:t>
        </w:r>
      </w:ins>
      <w:ins w:id="74" w:author="Jason Serviss" w:date="2018-11-21T21:44:00Z">
        <w:r w:rsidR="006C0816">
          <w:t>t</w:t>
        </w:r>
      </w:ins>
      <w:ins w:id="75" w:author="Jason Serviss" w:date="2018-11-21T21:42:00Z">
        <w:r w:rsidR="006C0816">
          <w:t xml:space="preserve"> </w:t>
        </w:r>
      </w:ins>
      <w:ins w:id="76" w:author="Jason Serviss" w:date="2018-11-21T21:43:00Z">
        <w:r w:rsidR="006C0816">
          <w:t>strukturera</w:t>
        </w:r>
      </w:ins>
      <w:ins w:id="77" w:author="Jason Serviss" w:date="2018-11-21T21:42:00Z">
        <w:r w:rsidR="006C0816">
          <w:t xml:space="preserve"> kurs </w:t>
        </w:r>
      </w:ins>
      <w:ins w:id="78" w:author="Jason Serviss" w:date="2018-11-21T21:43:00Z">
        <w:r w:rsidR="006C0816">
          <w:t>innehåll</w:t>
        </w:r>
      </w:ins>
      <w:ins w:id="79" w:author="Jason Serviss" w:date="2018-11-21T21:42:00Z">
        <w:r w:rsidR="006C0816">
          <w:t xml:space="preserve"> </w:t>
        </w:r>
      </w:ins>
      <w:ins w:id="80" w:author="Jason Serviss" w:date="2018-11-21T21:44:00Z">
        <w:r w:rsidR="006C0816">
          <w:t>och</w:t>
        </w:r>
      </w:ins>
      <w:ins w:id="81" w:author="Jason Serviss" w:date="2018-11-21T21:42:00Z">
        <w:r w:rsidR="006C0816">
          <w:t xml:space="preserve"> ge upphov till transformationer i kognitiva strukturer </w:t>
        </w:r>
      </w:ins>
      <w:del w:id="82" w:author="Jason Serviss" w:date="2018-11-21T21:42:00Z">
        <w:r w:rsidR="00012EE9" w:rsidDel="006C0816">
          <w:delText xml:space="preserve">att </w:delText>
        </w:r>
        <w:r w:rsidR="00B661EF" w:rsidRPr="00EF5A81" w:rsidDel="006C0816">
          <w:delText>lär</w:delText>
        </w:r>
        <w:r w:rsidR="00012EE9" w:rsidDel="006C0816">
          <w:delText>a</w:delText>
        </w:r>
        <w:r w:rsidR="00850895" w:rsidRPr="00EF5A81" w:rsidDel="006C0816">
          <w:delText xml:space="preserve"> sig </w:delText>
        </w:r>
        <w:r w:rsidR="00012EE9" w:rsidRPr="00EF5A81" w:rsidDel="006C0816">
          <w:delText>via</w:delText>
        </w:r>
        <w:r w:rsidR="00012EE9" w:rsidDel="006C0816">
          <w:delText xml:space="preserve"> </w:delText>
        </w:r>
        <w:r w:rsidR="00300501" w:rsidDel="006C0816">
          <w:delText>transformationer</w:delText>
        </w:r>
        <w:r w:rsidR="00012EE9" w:rsidDel="006C0816">
          <w:delText xml:space="preserve"> i kognitiva strukturer</w:delText>
        </w:r>
        <w:r w:rsidR="00CF3F07" w:rsidDel="006C0816">
          <w:delText xml:space="preserve"> och </w:delText>
        </w:r>
      </w:del>
      <w:del w:id="83" w:author="Jason Serviss" w:date="2018-11-21T21:30:00Z">
        <w:r w:rsidR="00CF3F07" w:rsidDel="001558F4">
          <w:delText xml:space="preserve">dela in </w:delText>
        </w:r>
        <w:r w:rsidR="004D2145" w:rsidDel="001558F4">
          <w:delText>undervisningen</w:delText>
        </w:r>
        <w:r w:rsidR="00A6684C" w:rsidDel="001558F4">
          <w:delText xml:space="preserve"> i mindre delar</w:delText>
        </w:r>
      </w:del>
      <w:del w:id="84" w:author="Jason Serviss" w:date="2018-11-21T21:42:00Z">
        <w:r w:rsidR="008E69A9" w:rsidDel="006C0816">
          <w:delText xml:space="preserve"> </w:delText>
        </w:r>
      </w:del>
      <w:r w:rsidR="00CF3F07">
        <w:fldChar w:fldCharType="begin"/>
      </w:r>
      <w:r w:rsidR="004D2145">
        <w:instrText xml:space="preserve"> ADDIN ZOTERO_ITEM CSL_CITATION {"citationID":"n5M8bytL","properties":{"formattedCitation":"(Gr\\uc0\\u225{}inne Conole, 2010; Dalsgaard, 2005)","plainCitation":"(Gráinne Conole, 2010; Dalsgaard, 2005)","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ins w:id="85" w:author="Jason Serviss" w:date="2018-11-21T21:53:00Z">
        <w:r w:rsidR="00B00BFB">
          <w:t xml:space="preserve"> </w:t>
        </w:r>
      </w:ins>
      <w:ins w:id="86" w:author="Jason Serviss" w:date="2018-11-21T21:57:00Z">
        <w:r w:rsidR="00B00BFB">
          <w:t xml:space="preserve">Studenten lär sig </w:t>
        </w:r>
      </w:ins>
      <w:ins w:id="87" w:author="Jason Serviss" w:date="2018-11-21T21:58:00Z">
        <w:r w:rsidR="00470E31">
          <w:t xml:space="preserve">bl.a. </w:t>
        </w:r>
      </w:ins>
      <w:ins w:id="88" w:author="Jason Serviss" w:date="2018-11-21T21:57:00Z">
        <w:r w:rsidR="00B00BFB">
          <w:t xml:space="preserve">genom omvandling av </w:t>
        </w:r>
      </w:ins>
      <w:ins w:id="89" w:author="Jason Serviss" w:date="2018-11-21T21:58:00Z">
        <w:r w:rsidR="00B00BFB">
          <w:t xml:space="preserve">erfarenhet </w:t>
        </w:r>
        <w:r w:rsidR="00470E31">
          <w:t>till kunskap</w:t>
        </w:r>
      </w:ins>
      <w:ins w:id="90" w:author="Jason Serviss" w:date="2018-11-21T21:59:00Z">
        <w:r w:rsidR="00470E31">
          <w:t xml:space="preserve"> och kompetens</w:t>
        </w:r>
      </w:ins>
      <w:ins w:id="91" w:author="Jason Serviss" w:date="2018-11-21T22:00:00Z">
        <w:r w:rsidR="00470E31">
          <w:t xml:space="preserve"> ofta </w:t>
        </w:r>
      </w:ins>
      <w:ins w:id="92" w:author="Jason Serviss" w:date="2018-11-21T22:01:00Z">
        <w:r w:rsidR="00470E31">
          <w:t>genom</w:t>
        </w:r>
      </w:ins>
      <w:ins w:id="93" w:author="Jason Serviss" w:date="2018-11-21T22:00:00Z">
        <w:r w:rsidR="00470E31">
          <w:t xml:space="preserve"> </w:t>
        </w:r>
      </w:ins>
      <w:ins w:id="94" w:author="Jason Serviss" w:date="2018-11-22T07:29:00Z">
        <w:r w:rsidR="00CB012E" w:rsidRPr="00CB012E">
          <w:t>självstyrd</w:t>
        </w:r>
        <w:r w:rsidR="00CB012E">
          <w:t xml:space="preserve">a aktivitet och </w:t>
        </w:r>
      </w:ins>
      <w:ins w:id="95" w:author="Jason Serviss" w:date="2018-11-21T22:01:00Z">
        <w:r w:rsidR="00470E31">
          <w:t>lösning av specifika problem</w:t>
        </w:r>
      </w:ins>
      <w:ins w:id="96" w:author="Jason Serviss" w:date="2018-11-22T07:37:00Z">
        <w:r w:rsidR="00DE4DD3">
          <w:t xml:space="preserve"> (</w:t>
        </w:r>
        <w:proofErr w:type="spellStart"/>
        <w:r w:rsidR="00DE4DD3">
          <w:t>Conole</w:t>
        </w:r>
        <w:proofErr w:type="spellEnd"/>
        <w:r w:rsidR="00DE4DD3">
          <w:t xml:space="preserve">, 2010, </w:t>
        </w:r>
        <w:proofErr w:type="spellStart"/>
        <w:r w:rsidR="00DE4DD3">
          <w:t>Brodie</w:t>
        </w:r>
      </w:ins>
      <w:proofErr w:type="spellEnd"/>
      <w:ins w:id="97" w:author="Jason Serviss" w:date="2018-11-22T07:38:00Z">
        <w:r w:rsidR="00DE4DD3">
          <w:t>, 2005</w:t>
        </w:r>
      </w:ins>
      <w:ins w:id="98" w:author="Jason Serviss" w:date="2018-11-22T07:37:00Z">
        <w:r w:rsidR="00DE4DD3">
          <w:t>)</w:t>
        </w:r>
      </w:ins>
      <w:ins w:id="99" w:author="Jason Serviss" w:date="2018-11-21T22:01:00Z">
        <w:r w:rsidR="00470E31">
          <w:t xml:space="preserve">. </w:t>
        </w:r>
      </w:ins>
      <w:r w:rsidR="00012EE9">
        <w:t xml:space="preserve"> </w:t>
      </w:r>
      <w:commentRangeStart w:id="100"/>
      <w:r w:rsidR="004D2145">
        <w:t xml:space="preserve">Studenten </w:t>
      </w:r>
      <w:r w:rsidR="00A6684C">
        <w:t xml:space="preserve">lär sig </w:t>
      </w:r>
      <w:r w:rsidR="00CF3F07">
        <w:t xml:space="preserve">genom </w:t>
      </w:r>
      <w:r w:rsidR="00850895" w:rsidRPr="00EF5A81">
        <w:t>förståelse</w:t>
      </w:r>
      <w:r w:rsidR="00B77B49" w:rsidRPr="00EF5A81">
        <w:t xml:space="preserve"> och det </w:t>
      </w:r>
      <w:r w:rsidR="00850895" w:rsidRPr="00EF5A81">
        <w:t>innebär att det behövs kommunikation, klargöranden, kontraster, rekombination, problemlösning</w:t>
      </w:r>
      <w:r w:rsidR="00F90644" w:rsidRPr="00EF5A81">
        <w:t>,</w:t>
      </w:r>
      <w:r w:rsidR="00850895" w:rsidRPr="00EF5A81">
        <w:t xml:space="preserve"> och slutsatser</w:t>
      </w:r>
      <w:r w:rsidR="00B661EF" w:rsidRPr="00EF5A81">
        <w:t xml:space="preserve"> </w:t>
      </w:r>
      <w:r w:rsidR="00413AFC" w:rsidRPr="00EF5A81">
        <w:fldChar w:fldCharType="begin"/>
      </w:r>
      <w:r w:rsidR="004D2145">
        <w:instrText xml:space="preserve"> ADDIN ZOTERO_ITEM CSL_CITATION {"citationID":"8rJxqOlR","properties":{"formattedCitation":"(Siemens, 2014)","plainCitation":"(Siemens, 2014)","noteIndex":0},"citationItems":[{"id":"6ZntJg41/ESIEckCr","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rsidRPr="00EF5A81">
        <w:fldChar w:fldCharType="separate"/>
      </w:r>
      <w:r w:rsidR="00C67983" w:rsidRPr="00EF5A81">
        <w:rPr>
          <w:noProof/>
        </w:rPr>
        <w:t>(Siemens, 2014)</w:t>
      </w:r>
      <w:r w:rsidR="00413AFC" w:rsidRPr="00EF5A81">
        <w:fldChar w:fldCharType="end"/>
      </w:r>
      <w:commentRangeEnd w:id="100"/>
      <w:r w:rsidR="00B00BFB">
        <w:rPr>
          <w:rStyle w:val="CommentReference"/>
        </w:rPr>
        <w:commentReference w:id="100"/>
      </w:r>
      <w:r w:rsidR="00850895" w:rsidRPr="00EF5A81">
        <w:t xml:space="preserve">. Dessa punkter behöver bearbetas innan det blir en </w:t>
      </w:r>
      <w:r w:rsidR="00F611BE" w:rsidRPr="00EF5A81">
        <w:t>vinst</w:t>
      </w:r>
      <w:r w:rsidR="00850895" w:rsidRPr="00EF5A81">
        <w:t xml:space="preserve"> </w:t>
      </w:r>
      <w:r w:rsidR="00F611BE" w:rsidRPr="00EF5A81">
        <w:t>från</w:t>
      </w:r>
      <w:r w:rsidR="00CF5985" w:rsidRPr="00EF5A81">
        <w:t xml:space="preserve"> lärandet. En modell inom</w:t>
      </w:r>
      <w:r w:rsidR="00B77B49" w:rsidRPr="00EF5A81">
        <w:t xml:space="preserve">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studenten </w:t>
      </w:r>
      <w:r w:rsidR="00F611BE" w:rsidRPr="00EF5A81">
        <w:t xml:space="preserve">därefter </w:t>
      </w:r>
      <w:r w:rsidR="00850895" w:rsidRPr="00EF5A81">
        <w:t xml:space="preserve">självständigt </w:t>
      </w:r>
      <w:r w:rsidR="00B661EF" w:rsidRPr="00EF5A81">
        <w:t xml:space="preserve">ska </w:t>
      </w:r>
      <w:r w:rsidR="00F611BE" w:rsidRPr="00EF5A81">
        <w:t xml:space="preserve">lösa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205671" w:rsidRPr="00EF5A81">
        <w:t xml:space="preserve">. </w:t>
      </w:r>
    </w:p>
    <w:p w14:paraId="67150650" w14:textId="1707ACC2" w:rsidR="00CD0280" w:rsidRPr="00EF5A81" w:rsidRDefault="004C23F2" w:rsidP="00EF5A81">
      <w:pPr>
        <w:widowControl w:val="0"/>
        <w:autoSpaceDE w:val="0"/>
        <w:autoSpaceDN w:val="0"/>
        <w:adjustRightInd w:val="0"/>
        <w:spacing w:after="240" w:line="480" w:lineRule="auto"/>
        <w:rPr>
          <w:rFonts w:ascii="Times Roman" w:hAnsi="Times Roman" w:cs="Times Roman"/>
          <w:color w:val="000000"/>
        </w:rPr>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ins w:id="101" w:author="Jason Serviss" w:date="2018-11-22T07:34:00Z">
        <w:r w:rsidR="00CB012E">
          <w:t xml:space="preserve">”lärande genom social </w:t>
        </w:r>
      </w:ins>
      <w:ins w:id="102" w:author="Jason Serviss" w:date="2018-11-22T07:35:00Z">
        <w:r w:rsidR="00CB012E">
          <w:t>interaktion</w:t>
        </w:r>
      </w:ins>
      <w:ins w:id="103" w:author="Jason Serviss" w:date="2018-11-22T07:34:00Z">
        <w:r w:rsidR="00CB012E">
          <w:t xml:space="preserve">” </w:t>
        </w:r>
      </w:ins>
      <w:ins w:id="104" w:author="Jason Serviss" w:date="2018-11-22T07:36:00Z">
        <w:r w:rsidR="00CB012E">
          <w:t xml:space="preserve">det vill säga, </w:t>
        </w:r>
      </w:ins>
      <w:r w:rsidR="00850895" w:rsidRPr="00EF5A81">
        <w:t>att d</w:t>
      </w:r>
      <w:r w:rsidR="00205671" w:rsidRPr="00EF5A81">
        <w:t>elta i sociala sammanhang</w:t>
      </w:r>
      <w:r w:rsidR="00850895" w:rsidRPr="00EF5A81">
        <w:t xml:space="preserve"> för att </w:t>
      </w:r>
      <w:r w:rsidR="00B661EF" w:rsidRPr="00EF5A81">
        <w:t>studenten ska lära sig</w:t>
      </w:r>
      <w:ins w:id="105" w:author="Jason Serviss" w:date="2018-11-22T07:36:00Z">
        <w:r w:rsidR="00DE4DD3">
          <w:t xml:space="preserve"> (</w:t>
        </w:r>
        <w:proofErr w:type="spellStart"/>
        <w:r w:rsidR="00DE4DD3">
          <w:t>Conole</w:t>
        </w:r>
        <w:proofErr w:type="spellEnd"/>
        <w:r w:rsidR="00DE4DD3">
          <w:t>, 2010)</w:t>
        </w:r>
      </w:ins>
      <w:r w:rsidR="00B661EF" w:rsidRPr="00EF5A81">
        <w:t>. E</w:t>
      </w:r>
      <w:r w:rsidR="00205671" w:rsidRPr="00EF5A81">
        <w:t xml:space="preserve">tt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 xml:space="preserve">där studenten kan </w:t>
      </w:r>
      <w:r w:rsidR="00850895" w:rsidRPr="00EF5A81">
        <w:t xml:space="preserve">skaffa kunskaper </w:t>
      </w:r>
      <w:r w:rsidR="00205671" w:rsidRPr="00EF5A81">
        <w:lastRenderedPageBreak/>
        <w:t>tillsammans</w:t>
      </w:r>
      <w:r w:rsidR="004F5AA8" w:rsidRPr="00EF5A81">
        <w:t xml:space="preserve">. </w:t>
      </w:r>
      <w:ins w:id="106" w:author="Jason Serviss" w:date="2018-11-22T08:07:00Z">
        <w:r w:rsidR="00AD0B2B">
          <w:t>I små studentgrupper, s</w:t>
        </w:r>
        <w:r w:rsidR="00D56AA9">
          <w:t xml:space="preserve">tudenten motiveras till lärande genom </w:t>
        </w:r>
      </w:ins>
      <w:ins w:id="107" w:author="Jason Serviss" w:date="2018-11-22T08:14:00Z">
        <w:r w:rsidR="00D56AA9">
          <w:t xml:space="preserve">bl.a. </w:t>
        </w:r>
      </w:ins>
      <w:ins w:id="108" w:author="Jason Serviss" w:date="2018-11-22T08:07:00Z">
        <w:r w:rsidR="00D56AA9">
          <w:t>sin motivation att</w:t>
        </w:r>
      </w:ins>
      <w:ins w:id="109" w:author="Jason Serviss" w:date="2018-11-22T08:15:00Z">
        <w:r w:rsidR="00D56AA9">
          <w:t xml:space="preserve"> etablera sig i gruppen med bidrag av sin egen </w:t>
        </w:r>
      </w:ins>
      <w:ins w:id="110" w:author="Jason Serviss" w:date="2018-11-22T08:16:00Z">
        <w:r w:rsidR="00D56AA9">
          <w:t>insats</w:t>
        </w:r>
      </w:ins>
      <w:ins w:id="111" w:author="Jason Serviss" w:date="2018-11-22T08:18:00Z">
        <w:r w:rsidR="00AD0B2B">
          <w:t xml:space="preserve"> och tidigare kunskaper. </w:t>
        </w:r>
      </w:ins>
      <w:ins w:id="112" w:author="Jason Serviss" w:date="2018-11-22T08:07:00Z">
        <w:r w:rsidR="00D56AA9">
          <w:t xml:space="preserve"> </w:t>
        </w:r>
      </w:ins>
      <w:ins w:id="113" w:author="Jason Serviss" w:date="2018-11-22T08:25:00Z">
        <w:r w:rsidR="00AD0B2B">
          <w:t>Samtidigt,</w:t>
        </w:r>
      </w:ins>
      <w:ins w:id="114" w:author="Jason Serviss" w:date="2018-11-22T08:07:00Z">
        <w:r w:rsidR="00D56AA9">
          <w:t xml:space="preserve"> gruppen </w:t>
        </w:r>
      </w:ins>
      <w:ins w:id="115" w:author="Jason Serviss" w:date="2018-11-22T08:25:00Z">
        <w:r w:rsidR="00AD0B2B">
          <w:t>stödjer</w:t>
        </w:r>
      </w:ins>
      <w:ins w:id="116" w:author="Jason Serviss" w:date="2018-11-22T08:07:00Z">
        <w:r w:rsidR="00D56AA9">
          <w:t xml:space="preserve"> läroprocessen genom </w:t>
        </w:r>
      </w:ins>
      <w:ins w:id="117" w:author="Jason Serviss" w:date="2018-11-22T08:11:00Z">
        <w:r w:rsidR="00D56AA9">
          <w:t>utveckling av</w:t>
        </w:r>
      </w:ins>
      <w:ins w:id="118" w:author="Jason Serviss" w:date="2018-11-22T08:23:00Z">
        <w:r w:rsidR="00AD0B2B">
          <w:t xml:space="preserve"> praxis som delas inom gruppen och </w:t>
        </w:r>
      </w:ins>
      <w:ins w:id="119" w:author="Jason Serviss" w:date="2018-11-22T08:29:00Z">
        <w:r w:rsidR="002A4176">
          <w:t>inkluderar</w:t>
        </w:r>
      </w:ins>
      <w:ins w:id="120" w:author="Jason Serviss" w:date="2018-11-22T08:23:00Z">
        <w:r w:rsidR="00AD0B2B">
          <w:t xml:space="preserve"> </w:t>
        </w:r>
      </w:ins>
      <w:ins w:id="121" w:author="Jason Serviss" w:date="2018-11-22T08:24:00Z">
        <w:r w:rsidR="00AD0B2B">
          <w:t>t.ex.</w:t>
        </w:r>
      </w:ins>
      <w:ins w:id="122" w:author="Jason Serviss" w:date="2018-11-22T08:11:00Z">
        <w:r w:rsidR="00D56AA9">
          <w:t xml:space="preserve"> </w:t>
        </w:r>
      </w:ins>
      <w:ins w:id="123" w:author="Jason Serviss" w:date="2018-11-22T08:12:00Z">
        <w:r w:rsidR="00D56AA9">
          <w:t>värderingar och specifik kunskap</w:t>
        </w:r>
      </w:ins>
      <w:ins w:id="124" w:author="Jason Serviss" w:date="2018-11-22T08:25:00Z">
        <w:r w:rsidR="00AD0B2B">
          <w:t xml:space="preserve"> (</w:t>
        </w:r>
      </w:ins>
      <w:proofErr w:type="spellStart"/>
      <w:ins w:id="125" w:author="Jason Serviss" w:date="2018-11-22T08:26:00Z">
        <w:r w:rsidR="00AD0B2B" w:rsidRPr="00C67983">
          <w:rPr>
            <w:rFonts w:cs="Times New Roman"/>
            <w:szCs w:val="24"/>
          </w:rPr>
          <w:t>Mayes</w:t>
        </w:r>
        <w:proofErr w:type="spellEnd"/>
        <w:r w:rsidR="00AD0B2B" w:rsidRPr="00C67983">
          <w:rPr>
            <w:rFonts w:cs="Times New Roman"/>
            <w:szCs w:val="24"/>
          </w:rPr>
          <w:t xml:space="preserve"> &amp; de </w:t>
        </w:r>
        <w:proofErr w:type="spellStart"/>
        <w:r w:rsidR="00AD0B2B" w:rsidRPr="00C67983">
          <w:rPr>
            <w:rFonts w:cs="Times New Roman"/>
            <w:szCs w:val="24"/>
          </w:rPr>
          <w:t>Freitas</w:t>
        </w:r>
        <w:proofErr w:type="spellEnd"/>
        <w:r w:rsidR="00AD0B2B" w:rsidRPr="00C67983">
          <w:rPr>
            <w:rFonts w:cs="Times New Roman"/>
            <w:szCs w:val="24"/>
          </w:rPr>
          <w:t>, 2004</w:t>
        </w:r>
      </w:ins>
      <w:ins w:id="126" w:author="Jason Serviss" w:date="2018-11-22T08:25:00Z">
        <w:r w:rsidR="00AD0B2B">
          <w:t>)</w:t>
        </w:r>
      </w:ins>
      <w:ins w:id="127" w:author="Jason Serviss" w:date="2018-11-22T08:12:00Z">
        <w:r w:rsidR="00D56AA9">
          <w:t>.</w:t>
        </w:r>
      </w:ins>
      <w:ins w:id="128" w:author="Jason Serviss" w:date="2018-11-22T08:08:00Z">
        <w:r w:rsidR="00D56AA9">
          <w:t xml:space="preserve"> </w:t>
        </w:r>
      </w:ins>
      <w:del w:id="129" w:author="Jason Serviss" w:date="2018-11-22T08:29:00Z">
        <w:r w:rsidR="00850895" w:rsidRPr="00AD0B2B" w:rsidDel="002A4176">
          <w:rPr>
            <w:strike/>
            <w:rPrChange w:id="130" w:author="Jason Serviss" w:date="2018-11-22T08:25:00Z">
              <w:rPr/>
            </w:rPrChange>
          </w:rPr>
          <w:delText xml:space="preserve">Målet är att förstå hur meningsfullt innehållet är för lärandet </w:delText>
        </w:r>
        <w:r w:rsidR="004F6381" w:rsidRPr="00AD0B2B" w:rsidDel="002A4176">
          <w:rPr>
            <w:strike/>
            <w:rPrChange w:id="131" w:author="Jason Serviss" w:date="2018-11-22T08:25:00Z">
              <w:rPr/>
            </w:rPrChange>
          </w:rPr>
          <w:fldChar w:fldCharType="begin"/>
        </w:r>
        <w:r w:rsidR="00692DE8" w:rsidRPr="00AD0B2B" w:rsidDel="002A4176">
          <w:rPr>
            <w:strike/>
            <w:rPrChange w:id="132" w:author="Jason Serviss" w:date="2018-11-22T08:25:00Z">
              <w:rPr/>
            </w:rPrChange>
          </w:rPr>
          <w:del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delInstrText>
        </w:r>
        <w:r w:rsidR="004F6381" w:rsidRPr="00AD0B2B" w:rsidDel="002A4176">
          <w:rPr>
            <w:strike/>
            <w:rPrChange w:id="133" w:author="Jason Serviss" w:date="2018-11-22T08:25:00Z">
              <w:rPr/>
            </w:rPrChange>
          </w:rPr>
          <w:fldChar w:fldCharType="separate"/>
        </w:r>
        <w:r w:rsidR="004F6381" w:rsidRPr="00AD0B2B" w:rsidDel="002A4176">
          <w:rPr>
            <w:strike/>
            <w:noProof/>
            <w:rPrChange w:id="134" w:author="Jason Serviss" w:date="2018-11-22T08:25:00Z">
              <w:rPr>
                <w:noProof/>
              </w:rPr>
            </w:rPrChange>
          </w:rPr>
          <w:delText>(Brodie, 2005)</w:delText>
        </w:r>
        <w:r w:rsidR="004F6381" w:rsidRPr="00AD0B2B" w:rsidDel="002A4176">
          <w:rPr>
            <w:strike/>
            <w:rPrChange w:id="135" w:author="Jason Serviss" w:date="2018-11-22T08:25:00Z">
              <w:rPr/>
            </w:rPrChange>
          </w:rPr>
          <w:fldChar w:fldCharType="end"/>
        </w:r>
        <w:r w:rsidR="00CF5985" w:rsidRPr="00AD0B2B" w:rsidDel="002A4176">
          <w:rPr>
            <w:strike/>
            <w:rPrChange w:id="136" w:author="Jason Serviss" w:date="2018-11-22T08:25:00Z">
              <w:rPr/>
            </w:rPrChange>
          </w:rPr>
          <w:delText>.</w:delText>
        </w:r>
        <w:r w:rsidR="00CF5985" w:rsidRPr="00EF5A81" w:rsidDel="002A4176">
          <w:delText xml:space="preserve"> </w:delText>
        </w:r>
      </w:del>
      <w:r w:rsidR="00FC2E6B" w:rsidRPr="00EF5A81">
        <w:t>S</w:t>
      </w:r>
      <w:r w:rsidR="00CF5985" w:rsidRPr="00EF5A81">
        <w:t>ocio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B661EF" w:rsidRPr="00EF5A81">
        <w:t>,</w:t>
      </w:r>
      <w:r w:rsidR="00850895" w:rsidRPr="00EF5A81">
        <w:t xml:space="preserve"> </w:t>
      </w:r>
      <w:r w:rsidR="00850895" w:rsidRPr="00FF20FE">
        <w:rPr>
          <w:strike/>
          <w:rPrChange w:id="137" w:author="Jason Serviss" w:date="2018-11-22T09:07:00Z">
            <w:rPr/>
          </w:rPrChange>
        </w:rPr>
        <w:t>och som även betraktas som ett egen pe</w:t>
      </w:r>
      <w:r w:rsidR="004F6381" w:rsidRPr="00FF20FE">
        <w:rPr>
          <w:strike/>
          <w:rPrChange w:id="138" w:author="Jason Serviss" w:date="2018-11-22T09:07:00Z">
            <w:rPr/>
          </w:rPrChange>
        </w:rPr>
        <w:t>dagogiskt ramverk</w:t>
      </w:r>
      <w:r w:rsidR="004F6381" w:rsidRPr="00EF5A81">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4F5AA8" w:rsidRPr="00EF5A81">
        <w:t xml:space="preserve">. </w:t>
      </w:r>
      <w:ins w:id="139" w:author="Jason Serviss" w:date="2018-11-22T09:10:00Z">
        <w:r w:rsidR="00FF20FE">
          <w:t>ATM är baserade på sex hörnstenar</w:t>
        </w:r>
      </w:ins>
      <w:ins w:id="140" w:author="Jason Serviss" w:date="2018-11-22T09:16:00Z">
        <w:r w:rsidR="00FF20FE">
          <w:t xml:space="preserve"> som utnyttjas för att </w:t>
        </w:r>
      </w:ins>
      <w:ins w:id="141" w:author="Jason Serviss" w:date="2018-11-22T09:17:00Z">
        <w:r w:rsidR="00C707E6">
          <w:t xml:space="preserve">åstadkomma </w:t>
        </w:r>
      </w:ins>
      <w:ins w:id="142" w:author="Jason Serviss" w:date="2018-11-22T09:19:00Z">
        <w:r w:rsidR="00C707E6">
          <w:t>ett</w:t>
        </w:r>
      </w:ins>
      <w:ins w:id="143" w:author="Jason Serviss" w:date="2018-11-22T09:17:00Z">
        <w:r w:rsidR="00C707E6">
          <w:t xml:space="preserve"> </w:t>
        </w:r>
      </w:ins>
      <w:ins w:id="144" w:author="Jason Serviss" w:date="2018-11-22T09:27:00Z">
        <w:r w:rsidR="00B306BC">
          <w:t>inlärningsresultat</w:t>
        </w:r>
      </w:ins>
      <w:ins w:id="145" w:author="Jason Serviss" w:date="2018-11-22T09:10:00Z">
        <w:r w:rsidR="00FF20FE">
          <w:t xml:space="preserve">: </w:t>
        </w:r>
      </w:ins>
      <w:ins w:id="146" w:author="Jason Serviss" w:date="2018-11-22T09:11:00Z">
        <w:r w:rsidR="00FF20FE" w:rsidRPr="00C707E6">
          <w:rPr>
            <w:i/>
            <w:rPrChange w:id="147" w:author="Jason Serviss" w:date="2018-11-22T09:20:00Z">
              <w:rPr/>
            </w:rPrChange>
          </w:rPr>
          <w:t>verktyg</w:t>
        </w:r>
        <w:r w:rsidR="00FF20FE">
          <w:t xml:space="preserve">, </w:t>
        </w:r>
      </w:ins>
      <w:ins w:id="148" w:author="Jason Serviss" w:date="2018-11-22T09:13:00Z">
        <w:r w:rsidR="00FF20FE" w:rsidRPr="00C707E6">
          <w:rPr>
            <w:i/>
            <w:rPrChange w:id="149" w:author="Jason Serviss" w:date="2018-11-22T09:20:00Z">
              <w:rPr/>
            </w:rPrChange>
          </w:rPr>
          <w:t>deltagare</w:t>
        </w:r>
        <w:r w:rsidR="00FF20FE">
          <w:t xml:space="preserve">, </w:t>
        </w:r>
      </w:ins>
      <w:ins w:id="150" w:author="Jason Serviss" w:date="2018-11-22T09:21:00Z">
        <w:r w:rsidR="00C707E6" w:rsidRPr="00C707E6">
          <w:rPr>
            <w:i/>
            <w:rPrChange w:id="151" w:author="Jason Serviss" w:date="2018-11-22T09:21:00Z">
              <w:rPr/>
            </w:rPrChange>
          </w:rPr>
          <w:t>ändamål</w:t>
        </w:r>
      </w:ins>
      <w:ins w:id="152" w:author="Jason Serviss" w:date="2018-11-22T09:14:00Z">
        <w:r w:rsidR="00FF20FE">
          <w:t xml:space="preserve">, </w:t>
        </w:r>
        <w:r w:rsidR="00FF20FE" w:rsidRPr="00C707E6">
          <w:rPr>
            <w:i/>
            <w:rPrChange w:id="153" w:author="Jason Serviss" w:date="2018-11-22T09:20:00Z">
              <w:rPr/>
            </w:rPrChange>
          </w:rPr>
          <w:t>regler</w:t>
        </w:r>
        <w:r w:rsidR="00FF20FE">
          <w:t xml:space="preserve">, </w:t>
        </w:r>
        <w:r w:rsidR="00FF20FE" w:rsidRPr="00C707E6">
          <w:rPr>
            <w:i/>
            <w:rPrChange w:id="154" w:author="Jason Serviss" w:date="2018-11-22T09:20:00Z">
              <w:rPr/>
            </w:rPrChange>
          </w:rPr>
          <w:t>gemenskap</w:t>
        </w:r>
        <w:r w:rsidR="00FF20FE">
          <w:t xml:space="preserve">, </w:t>
        </w:r>
      </w:ins>
      <w:ins w:id="155" w:author="Jason Serviss" w:date="2018-11-22T09:16:00Z">
        <w:r w:rsidR="00FF20FE">
          <w:t xml:space="preserve">och </w:t>
        </w:r>
      </w:ins>
      <w:ins w:id="156" w:author="Jason Serviss" w:date="2018-11-22T09:43:00Z">
        <w:r w:rsidR="007733D5" w:rsidRPr="007733D5">
          <w:rPr>
            <w:i/>
          </w:rPr>
          <w:t xml:space="preserve">sociala organisationsmodell </w:t>
        </w:r>
      </w:ins>
      <w:ins w:id="157" w:author="Jason Serviss" w:date="2018-11-22T09:31:00Z">
        <w:r w:rsidR="00B306BC">
          <w:t>(</w:t>
        </w:r>
      </w:ins>
      <w:commentRangeStart w:id="158"/>
      <w:proofErr w:type="spellStart"/>
      <w:ins w:id="159" w:author="Jason Serviss" w:date="2018-11-22T09:32:00Z">
        <w:r w:rsidR="00B306BC">
          <w:t>Add</w:t>
        </w:r>
        <w:proofErr w:type="spellEnd"/>
        <w:r w:rsidR="00B306BC">
          <w:t xml:space="preserve"> source: </w:t>
        </w:r>
      </w:ins>
      <w:proofErr w:type="spellStart"/>
      <w:ins w:id="160" w:author="Jason Serviss" w:date="2018-11-22T09:37:00Z">
        <w:r w:rsidR="007733D5" w:rsidRPr="007733D5">
          <w:t>Engestrom</w:t>
        </w:r>
        <w:proofErr w:type="spellEnd"/>
        <w:r w:rsidR="007733D5" w:rsidRPr="007733D5">
          <w:t xml:space="preserve"> 1987 p. 78</w:t>
        </w:r>
      </w:ins>
      <w:ins w:id="161" w:author="Jason Serviss" w:date="2018-11-22T09:32:00Z">
        <w:r w:rsidR="00B306BC">
          <w:t xml:space="preserve">, </w:t>
        </w:r>
      </w:ins>
      <w:ins w:id="162" w:author="Jason Serviss" w:date="2018-11-22T09:37:00Z">
        <w:r w:rsidR="007733D5" w:rsidRPr="007733D5">
          <w:t xml:space="preserve">Learning by </w:t>
        </w:r>
        <w:proofErr w:type="spellStart"/>
        <w:r w:rsidR="007733D5" w:rsidRPr="007733D5">
          <w:t>expanding</w:t>
        </w:r>
        <w:proofErr w:type="spellEnd"/>
        <w:r w:rsidR="007733D5" w:rsidRPr="007733D5">
          <w:t xml:space="preserve">: An </w:t>
        </w:r>
        <w:proofErr w:type="spellStart"/>
        <w:r w:rsidR="007733D5" w:rsidRPr="007733D5">
          <w:t>activity-theoretical</w:t>
        </w:r>
        <w:proofErr w:type="spellEnd"/>
        <w:r w:rsidR="007733D5" w:rsidRPr="007733D5">
          <w:t xml:space="preserve"> a</w:t>
        </w:r>
        <w:bookmarkStart w:id="163" w:name="_GoBack"/>
        <w:bookmarkEnd w:id="163"/>
        <w:r w:rsidR="007733D5" w:rsidRPr="007733D5">
          <w:t xml:space="preserve">pproach </w:t>
        </w:r>
        <w:proofErr w:type="spellStart"/>
        <w:r w:rsidR="007733D5" w:rsidRPr="007733D5">
          <w:t>to</w:t>
        </w:r>
        <w:proofErr w:type="spellEnd"/>
        <w:r w:rsidR="007733D5" w:rsidRPr="007733D5">
          <w:t xml:space="preserve"> </w:t>
        </w:r>
        <w:proofErr w:type="spellStart"/>
        <w:r w:rsidR="007733D5" w:rsidRPr="007733D5">
          <w:t>developmental</w:t>
        </w:r>
        <w:proofErr w:type="spellEnd"/>
        <w:r w:rsidR="007733D5" w:rsidRPr="007733D5">
          <w:t xml:space="preserve"> research</w:t>
        </w:r>
        <w:r w:rsidR="007733D5">
          <w:t>.</w:t>
        </w:r>
      </w:ins>
      <w:commentRangeEnd w:id="158"/>
      <w:ins w:id="164" w:author="Jason Serviss" w:date="2018-11-22T09:38:00Z">
        <w:r w:rsidR="007733D5">
          <w:rPr>
            <w:rStyle w:val="CommentReference"/>
          </w:rPr>
          <w:commentReference w:id="158"/>
        </w:r>
      </w:ins>
      <w:ins w:id="166" w:author="Jason Serviss" w:date="2018-11-22T09:31:00Z">
        <w:r w:rsidR="00B306BC">
          <w:t>)</w:t>
        </w:r>
      </w:ins>
      <w:ins w:id="167" w:author="Jason Serviss" w:date="2018-11-22T09:16:00Z">
        <w:r w:rsidR="00FF20FE">
          <w:t xml:space="preserve">. </w:t>
        </w:r>
      </w:ins>
      <w:ins w:id="168" w:author="Jason Serviss" w:date="2018-11-22T09:09:00Z">
        <w:r w:rsidR="00FF20FE">
          <w:t xml:space="preserve">ATM </w:t>
        </w:r>
      </w:ins>
      <w:ins w:id="169" w:author="Jason Serviss" w:date="2018-11-22T09:10:00Z">
        <w:r w:rsidR="00FF20FE">
          <w:t xml:space="preserve">förutsätter att </w:t>
        </w:r>
      </w:ins>
      <w:ins w:id="170" w:author="Jason Serviss" w:date="2018-11-22T09:20:00Z">
        <w:r w:rsidR="00C707E6" w:rsidRPr="00C707E6">
          <w:rPr>
            <w:i/>
            <w:rPrChange w:id="171" w:author="Jason Serviss" w:date="2018-11-22T09:20:00Z">
              <w:rPr/>
            </w:rPrChange>
          </w:rPr>
          <w:t>deltagare</w:t>
        </w:r>
        <w:r w:rsidR="00C707E6">
          <w:t xml:space="preserve"> </w:t>
        </w:r>
      </w:ins>
      <w:ins w:id="172" w:author="Jason Serviss" w:date="2018-11-22T09:23:00Z">
        <w:r w:rsidR="00C707E6">
          <w:t xml:space="preserve">jobbar mot </w:t>
        </w:r>
      </w:ins>
      <w:ins w:id="173" w:author="Jason Serviss" w:date="2018-11-22T09:19:00Z">
        <w:r w:rsidR="00C707E6">
          <w:t>gemensamt</w:t>
        </w:r>
      </w:ins>
      <w:ins w:id="174" w:author="Jason Serviss" w:date="2018-11-22T09:17:00Z">
        <w:r w:rsidR="00C707E6">
          <w:t xml:space="preserve"> </w:t>
        </w:r>
      </w:ins>
      <w:ins w:id="175" w:author="Jason Serviss" w:date="2018-11-22T09:21:00Z">
        <w:r w:rsidR="00C707E6" w:rsidRPr="00527625">
          <w:rPr>
            <w:i/>
          </w:rPr>
          <w:t>ändamål</w:t>
        </w:r>
        <w:r w:rsidR="00C707E6" w:rsidRPr="00EF5A81">
          <w:t xml:space="preserve"> </w:t>
        </w:r>
      </w:ins>
      <w:ins w:id="176" w:author="Jason Serviss" w:date="2018-11-22T09:23:00Z">
        <w:r w:rsidR="00C707E6">
          <w:t>tillsammans (</w:t>
        </w:r>
        <w:r w:rsidR="00C707E6" w:rsidRPr="00527625">
          <w:rPr>
            <w:i/>
          </w:rPr>
          <w:t>gemenskap</w:t>
        </w:r>
        <w:r w:rsidR="00C707E6">
          <w:t xml:space="preserve">). </w:t>
        </w:r>
      </w:ins>
      <w:ins w:id="177" w:author="Jason Serviss" w:date="2018-11-22T09:24:00Z">
        <w:r w:rsidR="00C707E6">
          <w:t xml:space="preserve">Detta </w:t>
        </w:r>
      </w:ins>
      <w:ins w:id="178" w:author="Jason Serviss" w:date="2018-11-22T09:25:00Z">
        <w:r w:rsidR="00C707E6">
          <w:t>sker</w:t>
        </w:r>
      </w:ins>
      <w:ins w:id="179" w:author="Jason Serviss" w:date="2018-11-22T09:24:00Z">
        <w:r w:rsidR="00C707E6">
          <w:t xml:space="preserve"> </w:t>
        </w:r>
      </w:ins>
      <w:ins w:id="180" w:author="Jason Serviss" w:date="2018-11-22T09:26:00Z">
        <w:r w:rsidR="00C707E6">
          <w:t xml:space="preserve">med hjälp av specifika </w:t>
        </w:r>
        <w:r w:rsidR="00C707E6">
          <w:rPr>
            <w:i/>
          </w:rPr>
          <w:t>verktyg</w:t>
        </w:r>
        <w:r w:rsidR="00C707E6">
          <w:t xml:space="preserve"> </w:t>
        </w:r>
      </w:ins>
      <w:ins w:id="181" w:author="Jason Serviss" w:date="2018-11-22T09:27:00Z">
        <w:r w:rsidR="00B306BC">
          <w:t>för</w:t>
        </w:r>
        <w:r w:rsidR="007733D5">
          <w:t xml:space="preserve"> att når ett inlärningsresultat</w:t>
        </w:r>
      </w:ins>
      <w:ins w:id="182" w:author="Jason Serviss" w:date="2018-11-22T09:28:00Z">
        <w:r w:rsidR="00B306BC">
          <w:t xml:space="preserve"> </w:t>
        </w:r>
      </w:ins>
      <w:ins w:id="183" w:author="Jason Serviss" w:date="2018-11-22T09:40:00Z">
        <w:r w:rsidR="007733D5">
          <w:t xml:space="preserve">och </w:t>
        </w:r>
      </w:ins>
      <w:ins w:id="184" w:author="Jason Serviss" w:date="2018-11-22T09:28:00Z">
        <w:r w:rsidR="00B306BC">
          <w:t>är</w:t>
        </w:r>
      </w:ins>
      <w:ins w:id="185" w:author="Jason Serviss" w:date="2018-11-22T09:40:00Z">
        <w:r w:rsidR="007733D5">
          <w:t xml:space="preserve"> styrd</w:t>
        </w:r>
      </w:ins>
      <w:ins w:id="186" w:author="Jason Serviss" w:date="2018-11-22T09:28:00Z">
        <w:r w:rsidR="00B306BC">
          <w:t xml:space="preserve"> av </w:t>
        </w:r>
        <w:r w:rsidR="00B306BC">
          <w:rPr>
            <w:i/>
          </w:rPr>
          <w:t xml:space="preserve">regler </w:t>
        </w:r>
      </w:ins>
      <w:ins w:id="187" w:author="Jason Serviss" w:date="2018-11-22T09:29:00Z">
        <w:r w:rsidR="00B306BC">
          <w:t>och</w:t>
        </w:r>
      </w:ins>
      <w:ins w:id="188" w:author="Jason Serviss" w:date="2018-11-22T09:28:00Z">
        <w:r w:rsidR="00B306BC">
          <w:rPr>
            <w:i/>
          </w:rPr>
          <w:t xml:space="preserve"> </w:t>
        </w:r>
      </w:ins>
      <w:ins w:id="189" w:author="Jason Serviss" w:date="2018-11-22T09:43:00Z">
        <w:r w:rsidR="007733D5" w:rsidRPr="007733D5">
          <w:rPr>
            <w:i/>
          </w:rPr>
          <w:t>sociala organisationsmodell</w:t>
        </w:r>
        <w:r w:rsidR="007733D5">
          <w:rPr>
            <w:i/>
          </w:rPr>
          <w:t>er</w:t>
        </w:r>
      </w:ins>
      <w:ins w:id="190" w:author="Jason Serviss" w:date="2018-11-22T09:29:00Z">
        <w:r w:rsidR="00B306BC">
          <w:t>.</w:t>
        </w:r>
      </w:ins>
      <w:ins w:id="191" w:author="Jason Serviss" w:date="2018-11-22T09:28:00Z">
        <w:r w:rsidR="00B306BC">
          <w:t xml:space="preserve"> </w:t>
        </w:r>
      </w:ins>
      <w:del w:id="192" w:author="Jason Serviss" w:date="2018-11-22T09:44:00Z">
        <w:r w:rsidR="00850895" w:rsidRPr="00EF5A81" w:rsidDel="007733D5">
          <w:delText>AT</w:delText>
        </w:r>
        <w:r w:rsidR="009F664E" w:rsidRPr="00EF5A81" w:rsidDel="007733D5">
          <w:delText>M</w:delText>
        </w:r>
        <w:r w:rsidR="00B661EF" w:rsidRPr="00EF5A81" w:rsidDel="007733D5">
          <w:delText xml:space="preserve"> förutsätter att lärande</w:delText>
        </w:r>
        <w:r w:rsidR="00850895" w:rsidRPr="00EF5A81" w:rsidDel="007733D5">
          <w:delText>kontexten behöver vara en redogörelse</w:delText>
        </w:r>
        <w:r w:rsidR="00B661EF" w:rsidRPr="00EF5A81" w:rsidDel="007733D5">
          <w:delText>.</w:delText>
        </w:r>
        <w:r w:rsidR="00850895" w:rsidRPr="00EF5A81" w:rsidDel="007733D5">
          <w:delText xml:space="preserve"> </w:delText>
        </w:r>
        <w:r w:rsidR="00B661EF" w:rsidRPr="00EF5A81" w:rsidDel="007733D5">
          <w:delText>S</w:delText>
        </w:r>
        <w:r w:rsidR="00850895" w:rsidRPr="00EF5A81" w:rsidDel="007733D5">
          <w:delText xml:space="preserve">tudenten </w:delText>
        </w:r>
        <w:r w:rsidR="00B661EF" w:rsidRPr="00EF5A81" w:rsidDel="007733D5">
          <w:delText>behöver förstå innebörden</w:delText>
        </w:r>
        <w:r w:rsidR="00850895" w:rsidRPr="00EF5A81" w:rsidDel="007733D5">
          <w:delText xml:space="preserve"> av situationen och </w:delText>
        </w:r>
        <w:r w:rsidR="00B661EF" w:rsidRPr="00EF5A81" w:rsidDel="007733D5">
          <w:delText xml:space="preserve">därefter </w:delText>
        </w:r>
        <w:r w:rsidR="00850895" w:rsidRPr="00EF5A81" w:rsidDel="007733D5">
          <w:delText>göra lämpliga tolkningar av resultatet</w:delText>
        </w:r>
        <w:r w:rsidR="0050514C" w:rsidRPr="00EF5A81" w:rsidDel="007733D5">
          <w:delText xml:space="preserve"> </w:delText>
        </w:r>
        <w:r w:rsidR="00BA0F17" w:rsidRPr="00EF5A81" w:rsidDel="007733D5">
          <w:fldChar w:fldCharType="begin"/>
        </w:r>
        <w:r w:rsidR="00BA0F17" w:rsidRPr="00EF5A81" w:rsidDel="007733D5">
          <w:del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delInstrText>
        </w:r>
        <w:r w:rsidR="00BA0F17" w:rsidRPr="00EF5A81" w:rsidDel="007733D5">
          <w:fldChar w:fldCharType="separate"/>
        </w:r>
        <w:r w:rsidR="00BA0F17" w:rsidRPr="00EF5A81" w:rsidDel="007733D5">
          <w:rPr>
            <w:noProof/>
          </w:rPr>
          <w:delText>(Olaniran, 2010)</w:delText>
        </w:r>
        <w:r w:rsidR="00BA0F17" w:rsidRPr="00EF5A81" w:rsidDel="007733D5">
          <w:fldChar w:fldCharType="end"/>
        </w:r>
        <w:r w:rsidR="00850895" w:rsidRPr="00EF5A81" w:rsidDel="007733D5">
          <w:delText xml:space="preserve">. </w:delText>
        </w:r>
      </w:del>
      <w:ins w:id="193" w:author="Jason Serviss" w:date="2018-11-22T09:44:00Z">
        <w:r w:rsidR="007733D5">
          <w:t>ATM-baserade inlärning</w:t>
        </w:r>
      </w:ins>
      <w:del w:id="194" w:author="Jason Serviss" w:date="2018-11-22T09:44:00Z">
        <w:r w:rsidR="00850895" w:rsidRPr="00EF5A81" w:rsidDel="007733D5">
          <w:delText>Detta</w:delText>
        </w:r>
      </w:del>
      <w:r w:rsidR="00850895" w:rsidRPr="00EF5A81">
        <w:t xml:space="preserve"> gör att förståelse uppstår både individuellt och gemensamt när det arbetas praktiskt i ett socialt sammanhang.</w:t>
      </w:r>
      <w:bookmarkStart w:id="195" w:name="_Toc391456180"/>
      <w:bookmarkStart w:id="196" w:name="_Toc401327936"/>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Syfte</w:t>
      </w:r>
      <w:bookmarkEnd w:id="195"/>
      <w:bookmarkEnd w:id="196"/>
      <w:r w:rsidRPr="00CA1731">
        <w:rPr>
          <w:rFonts w:cs="Times New Roman"/>
          <w:b/>
          <w:sz w:val="24"/>
          <w:szCs w:val="24"/>
        </w:rPr>
        <w:t xml:space="preserve"> </w:t>
      </w:r>
    </w:p>
    <w:p w14:paraId="4F9B570B" w14:textId="075C7D6F"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ins w:id="197" w:author="Jason Serviss" w:date="2018-11-21T18:02:00Z">
        <w:r w:rsidR="002C5DCC">
          <w:rPr>
            <w:rFonts w:cs="Times New Roman"/>
          </w:rPr>
          <w:t>en</w:t>
        </w:r>
      </w:ins>
      <w:del w:id="198" w:author="Jason Serviss" w:date="2018-11-21T18:02:00Z">
        <w:r w:rsidR="009562B9" w:rsidRPr="00713E7C" w:rsidDel="002C5DCC">
          <w:rPr>
            <w:rFonts w:cs="Times New Roman"/>
          </w:rPr>
          <w:delText>ett</w:delText>
        </w:r>
      </w:del>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ins w:id="199" w:author="Jason Serviss" w:date="2018-11-22T07:16:00Z"/>
          <w:rFonts w:cs="Times New Roman"/>
        </w:rPr>
      </w:pPr>
    </w:p>
    <w:p w14:paraId="3E8A722E" w14:textId="42814BD3" w:rsidR="007131A3" w:rsidRPr="007131A3" w:rsidRDefault="007131A3" w:rsidP="007131A3">
      <w:pPr>
        <w:tabs>
          <w:tab w:val="left" w:pos="1134"/>
        </w:tabs>
        <w:spacing w:line="360" w:lineRule="auto"/>
        <w:rPr>
          <w:rFonts w:cs="Times New Roman"/>
          <w:b/>
          <w:sz w:val="24"/>
          <w:szCs w:val="24"/>
          <w:rPrChange w:id="200" w:author="Jason Serviss" w:date="2018-11-22T07:16:00Z">
            <w:rPr>
              <w:rFonts w:cs="Times New Roman"/>
            </w:rPr>
          </w:rPrChange>
        </w:rPr>
        <w:pPrChange w:id="201" w:author="Jason Serviss" w:date="2018-11-22T07:16:00Z">
          <w:pPr>
            <w:spacing w:line="480" w:lineRule="auto"/>
            <w:jc w:val="both"/>
          </w:pPr>
        </w:pPrChange>
      </w:pPr>
      <w:ins w:id="202" w:author="Jason Serviss" w:date="2018-11-22T07:16:00Z">
        <w:r>
          <w:rPr>
            <w:rFonts w:cs="Times New Roman"/>
            <w:b/>
            <w:sz w:val="24"/>
            <w:szCs w:val="24"/>
          </w:rPr>
          <w:t>Resultat sammanfattning</w:t>
        </w:r>
        <w:r w:rsidRPr="00CA1731">
          <w:rPr>
            <w:rFonts w:cs="Times New Roman"/>
            <w:b/>
            <w:sz w:val="24"/>
            <w:szCs w:val="24"/>
          </w:rPr>
          <w:t xml:space="preserve"> </w:t>
        </w:r>
      </w:ins>
    </w:p>
    <w:p w14:paraId="3EC0EA8E" w14:textId="513CDD9A" w:rsidR="00D45847" w:rsidRPr="003B34BD" w:rsidRDefault="00850895" w:rsidP="000B1921">
      <w:pPr>
        <w:spacing w:line="480" w:lineRule="auto"/>
        <w:jc w:val="both"/>
        <w:rPr>
          <w:lang w:eastAsia="sv-SE"/>
        </w:rPr>
      </w:pPr>
      <w:r w:rsidRPr="00713E7C">
        <w:rPr>
          <w:rFonts w:cs="Times New Roman"/>
        </w:rPr>
        <w:lastRenderedPageBreak/>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w:t>
      </w:r>
      <w:del w:id="203" w:author="Olivia Imner" w:date="2018-11-22T06:42:00Z">
        <w:r w:rsidRPr="00713E7C" w:rsidDel="006D6C38">
          <w:rPr>
            <w:rFonts w:cs="Times New Roman"/>
          </w:rPr>
          <w:delText>pedagogik</w:delText>
        </w:r>
      </w:del>
      <w:ins w:id="204" w:author="Jason Serviss" w:date="2018-11-21T18:05:00Z">
        <w:del w:id="205" w:author="Olivia Imner" w:date="2018-11-22T06:42:00Z">
          <w:r w:rsidR="00442178" w:rsidDel="006D6C38">
            <w:rPr>
              <w:rFonts w:cs="Times New Roman"/>
            </w:rPr>
            <w:delText>a</w:delText>
          </w:r>
        </w:del>
      </w:ins>
      <w:ins w:id="206" w:author="Olivia Imner" w:date="2018-11-22T06:42:00Z">
        <w:r w:rsidR="006D6C38" w:rsidRPr="00713E7C">
          <w:rPr>
            <w:rFonts w:cs="Times New Roman"/>
          </w:rPr>
          <w:t>pedagogis</w:t>
        </w:r>
        <w:r w:rsidR="006D6C38">
          <w:rPr>
            <w:rFonts w:cs="Times New Roman"/>
          </w:rPr>
          <w:t>ka</w:t>
        </w:r>
      </w:ins>
      <w:ins w:id="207" w:author="Jason Serviss" w:date="2018-11-21T18:05:00Z">
        <w:r w:rsidR="00442178">
          <w:rPr>
            <w:rFonts w:cs="Times New Roman"/>
          </w:rPr>
          <w:t xml:space="preserve"> riktlinjer</w:t>
        </w:r>
      </w:ins>
      <w:r w:rsidRPr="00713E7C">
        <w:rPr>
          <w:rFonts w:cs="Times New Roman"/>
        </w:rPr>
        <w:t xml:space="preserve"> passar 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B3436A">
        <w:rPr>
          <w:rFonts w:cs="Times New Roman"/>
        </w:rPr>
        <w:t xml:space="preserve">. </w:t>
      </w:r>
      <w:r w:rsidRPr="00713E7C">
        <w:rPr>
          <w:rFonts w:cs="Times New Roman"/>
        </w:rPr>
        <w:t>För att utvärdera detta jämförde</w:t>
      </w:r>
      <w:r w:rsidR="00EB72CF">
        <w:rPr>
          <w:rFonts w:cs="Times New Roman"/>
        </w:rPr>
        <w:t>s</w:t>
      </w:r>
      <w:r w:rsidRPr="00713E7C">
        <w:rPr>
          <w:rFonts w:cs="Times New Roman"/>
        </w:rPr>
        <w:t xml:space="preserve"> Grades nuvarande pedagogiska </w:t>
      </w:r>
      <w:del w:id="208" w:author="Jason Serviss" w:date="2018-11-21T18:05:00Z">
        <w:r w:rsidRPr="00713E7C" w:rsidDel="00442178">
          <w:rPr>
            <w:rFonts w:cs="Times New Roman"/>
          </w:rPr>
          <w:delText xml:space="preserve">strategi </w:delText>
        </w:r>
      </w:del>
      <w:ins w:id="209" w:author="Jason Serviss" w:date="2018-11-21T18:05:00Z">
        <w:r w:rsidR="00442178">
          <w:rPr>
            <w:rFonts w:cs="Times New Roman"/>
          </w:rPr>
          <w:t>riktlinjer</w:t>
        </w:r>
        <w:r w:rsidR="00442178" w:rsidRPr="00713E7C">
          <w:rPr>
            <w:rFonts w:cs="Times New Roman"/>
          </w:rPr>
          <w:t xml:space="preserve"> </w:t>
        </w:r>
      </w:ins>
      <w:r w:rsidRPr="00713E7C">
        <w:rPr>
          <w:rFonts w:cs="Times New Roman"/>
        </w:rPr>
        <w:t>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w:t>
      </w:r>
      <w:del w:id="210" w:author="Jason Serviss" w:date="2018-11-21T18:05:00Z">
        <w:r w:rsidRPr="00713E7C" w:rsidDel="00442178">
          <w:rPr>
            <w:rFonts w:cs="Times New Roman"/>
          </w:rPr>
          <w:delText xml:space="preserve">strategi </w:delText>
        </w:r>
      </w:del>
      <w:ins w:id="211" w:author="Jason Serviss" w:date="2018-11-21T18:05:00Z">
        <w:r w:rsidR="00442178">
          <w:rPr>
            <w:rFonts w:cs="Times New Roman"/>
          </w:rPr>
          <w:t>riktlinjer</w:t>
        </w:r>
        <w:r w:rsidR="00442178" w:rsidRPr="00713E7C">
          <w:rPr>
            <w:rFonts w:cs="Times New Roman"/>
          </w:rPr>
          <w:t xml:space="preserve"> </w:t>
        </w:r>
      </w:ins>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w:t>
      </w:r>
      <w:del w:id="212" w:author="Jason Serviss" w:date="2018-11-21T18:06:00Z">
        <w:r w:rsidRPr="00713E7C" w:rsidDel="00442178">
          <w:rPr>
            <w:rFonts w:cs="Times New Roman"/>
          </w:rPr>
          <w:delText xml:space="preserve">logisk </w:delText>
        </w:r>
      </w:del>
      <w:ins w:id="213" w:author="Jason Serviss" w:date="2018-11-21T18:06:00Z">
        <w:r w:rsidR="00442178">
          <w:rPr>
            <w:rFonts w:cs="Times New Roman"/>
          </w:rPr>
          <w:t>förankrad</w:t>
        </w:r>
        <w:r w:rsidR="00442178" w:rsidRPr="00713E7C">
          <w:rPr>
            <w:rFonts w:cs="Times New Roman"/>
          </w:rPr>
          <w:t xml:space="preserve"> </w:t>
        </w:r>
      </w:ins>
      <w:r w:rsidRPr="00713E7C">
        <w:rPr>
          <w:rFonts w:cs="Times New Roman"/>
        </w:rPr>
        <w:t>utgångspunkt för att fortsätta undersöka vilka modeller som skulle kunna impl</w:t>
      </w:r>
      <w:r w:rsidR="007466FA">
        <w:rPr>
          <w:rFonts w:cs="Times New Roman"/>
        </w:rPr>
        <w:t xml:space="preserve">ementeras i framtiden på Grade. </w:t>
      </w:r>
      <w:r w:rsidR="008670D1">
        <w:rPr>
          <w:rFonts w:cs="Times New Roman"/>
        </w:rPr>
        <w:t>För</w:t>
      </w:r>
      <w:r w:rsidR="00F96BD6">
        <w:rPr>
          <w:rFonts w:cs="Times New Roman"/>
        </w:rPr>
        <w:t xml:space="preserve"> att </w:t>
      </w:r>
      <w:r w:rsidR="008670D1">
        <w:rPr>
          <w:rFonts w:cs="Times New Roman"/>
        </w:rPr>
        <w:t>förstå vilka för och- nackdelar</w:t>
      </w:r>
      <w:r w:rsidR="00EA50F0">
        <w:rPr>
          <w:rFonts w:cs="Times New Roman"/>
        </w:rPr>
        <w:t xml:space="preserve"> </w:t>
      </w:r>
      <w:r w:rsidR="008670D1">
        <w:rPr>
          <w:rFonts w:cs="Times New Roman"/>
        </w:rPr>
        <w:t xml:space="preserve">med Grades nuvarande pedagogiska </w:t>
      </w:r>
      <w:del w:id="214" w:author="Olivia Imner" w:date="2018-11-22T06:42:00Z">
        <w:r w:rsidR="008670D1" w:rsidDel="006D6C38">
          <w:rPr>
            <w:rFonts w:cs="Times New Roman"/>
          </w:rPr>
          <w:delText>strategi</w:delText>
        </w:r>
      </w:del>
      <w:ins w:id="215" w:author="Olivia Imner" w:date="2018-11-22T06:42:00Z">
        <w:r w:rsidR="006D6C38">
          <w:rPr>
            <w:rFonts w:cs="Times New Roman"/>
          </w:rPr>
          <w:t>riktlinjer</w:t>
        </w:r>
      </w:ins>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t modell fas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9D27B3">
      <w:pPr>
        <w:pStyle w:val="Heading11"/>
      </w:pPr>
      <w:bookmarkStart w:id="216" w:name="_Toc391456181"/>
      <w:bookmarkStart w:id="217" w:name="_Toc401327937"/>
      <w:bookmarkEnd w:id="216"/>
      <w:r>
        <w:t>Metod</w:t>
      </w:r>
      <w:bookmarkStart w:id="218" w:name="_Toc391456182"/>
      <w:bookmarkStart w:id="219" w:name="_Toc401327938"/>
      <w:bookmarkEnd w:id="217"/>
      <w:bookmarkEnd w:id="218"/>
    </w:p>
    <w:p w14:paraId="4F1EA438" w14:textId="4F3DF2B1" w:rsidR="00D45847" w:rsidRPr="00CA1731" w:rsidRDefault="00E30B7E" w:rsidP="00CA1731">
      <w:pPr>
        <w:tabs>
          <w:tab w:val="left" w:pos="1134"/>
        </w:tabs>
        <w:spacing w:line="360" w:lineRule="auto"/>
        <w:rPr>
          <w:rFonts w:cs="Times New Roman"/>
          <w:b/>
          <w:sz w:val="24"/>
          <w:szCs w:val="24"/>
        </w:rPr>
      </w:pPr>
      <w:ins w:id="220" w:author="Jason Serviss" w:date="2018-11-21T19:45:00Z">
        <w:r>
          <w:rPr>
            <w:rFonts w:cs="Times New Roman"/>
            <w:b/>
            <w:sz w:val="24"/>
            <w:szCs w:val="24"/>
          </w:rPr>
          <w:t>Framtagande av intervju frågor</w:t>
        </w:r>
      </w:ins>
      <w:del w:id="221" w:author="Jason Serviss" w:date="2018-11-21T19:45:00Z">
        <w:r w:rsidR="00850895" w:rsidRPr="00CA1731" w:rsidDel="00D36F1C">
          <w:rPr>
            <w:rFonts w:cs="Times New Roman"/>
            <w:b/>
            <w:sz w:val="24"/>
            <w:szCs w:val="24"/>
          </w:rPr>
          <w:delText>I</w:delText>
        </w:r>
      </w:del>
      <w:del w:id="222" w:author="Jason Serviss" w:date="2018-11-21T20:34:00Z">
        <w:r w:rsidR="00850895" w:rsidRPr="00CA1731" w:rsidDel="00E30B7E">
          <w:rPr>
            <w:rFonts w:cs="Times New Roman"/>
            <w:b/>
            <w:sz w:val="24"/>
            <w:szCs w:val="24"/>
          </w:rPr>
          <w:delText>ntervjun</w:delText>
        </w:r>
      </w:del>
      <w:bookmarkEnd w:id="219"/>
    </w:p>
    <w:p w14:paraId="25D56B1E" w14:textId="2EC19157" w:rsidR="00E41077" w:rsidRDefault="00850895" w:rsidP="000B1921">
      <w:pPr>
        <w:tabs>
          <w:tab w:val="left" w:pos="1134"/>
        </w:tabs>
        <w:spacing w:line="480" w:lineRule="auto"/>
        <w:jc w:val="both"/>
        <w:rPr>
          <w:ins w:id="223" w:author="Jason Serviss" w:date="2018-11-21T20:25:00Z"/>
          <w:rFonts w:eastAsia="Times New Roman" w:cs="Times New Roman"/>
          <w:lang w:eastAsia="sv-SE"/>
        </w:rPr>
      </w:pPr>
      <w:r>
        <w:rPr>
          <w:rFonts w:cs="Times New Roman"/>
        </w:rPr>
        <w:t>Målet med att göra en intervju var att utvärdera vilket pedagogiskt perspektiv som ligger närmast de</w:t>
      </w:r>
      <w:del w:id="224" w:author="Jason Serviss" w:date="2018-11-21T18:29:00Z">
        <w:r w:rsidDel="003F0E92">
          <w:rPr>
            <w:rFonts w:cs="Times New Roman"/>
          </w:rPr>
          <w:delText>n</w:delText>
        </w:r>
      </w:del>
      <w:r>
        <w:rPr>
          <w:rFonts w:cs="Times New Roman"/>
        </w:rPr>
        <w:t xml:space="preserve"> </w:t>
      </w:r>
      <w:r w:rsidR="009A74A3">
        <w:rPr>
          <w:rFonts w:cs="Times New Roman"/>
        </w:rPr>
        <w:t>pedagogisk</w:t>
      </w:r>
      <w:ins w:id="225" w:author="Jason Serviss" w:date="2018-11-21T18:29:00Z">
        <w:r w:rsidR="003F0E92">
          <w:rPr>
            <w:rFonts w:cs="Times New Roman"/>
          </w:rPr>
          <w:t>a</w:t>
        </w:r>
      </w:ins>
      <w:r w:rsidR="009A74A3">
        <w:rPr>
          <w:rFonts w:cs="Times New Roman"/>
        </w:rPr>
        <w:t xml:space="preserve"> </w:t>
      </w:r>
      <w:del w:id="226" w:author="Jason Serviss" w:date="2018-11-21T18:29:00Z">
        <w:r w:rsidDel="003F0E92">
          <w:rPr>
            <w:rFonts w:cs="Times New Roman"/>
          </w:rPr>
          <w:delText>s</w:delText>
        </w:r>
        <w:r w:rsidR="00545510" w:rsidDel="003F0E92">
          <w:rPr>
            <w:rFonts w:cs="Times New Roman"/>
          </w:rPr>
          <w:delText xml:space="preserve">trategi </w:delText>
        </w:r>
      </w:del>
      <w:ins w:id="227" w:author="Jason Serviss" w:date="2018-11-21T18:29:00Z">
        <w:r w:rsidR="003F0E92">
          <w:rPr>
            <w:rFonts w:cs="Times New Roman"/>
          </w:rPr>
          <w:t xml:space="preserve">riktlinjer </w:t>
        </w:r>
      </w:ins>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527434">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lastRenderedPageBreak/>
        <w:t xml:space="preserve">med att undersöka relevant litteratur </w:t>
      </w:r>
      <w:r w:rsidR="009A74A3">
        <w:rPr>
          <w:rFonts w:cs="Times New Roman"/>
        </w:rPr>
        <w:t>angående</w:t>
      </w:r>
      <w:r w:rsidR="00545510">
        <w:rPr>
          <w:rFonts w:cs="Times New Roman"/>
        </w:rPr>
        <w:t xml:space="preserve">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 xml:space="preserve">hänsyn till </w:t>
      </w:r>
      <w:r w:rsidR="00BE6335">
        <w:t xml:space="preserve">att de var tidigare beskriven för att vara bra anpassade för e-lärande. Därefter togs </w:t>
      </w:r>
      <w:r w:rsidR="00E36747">
        <w:t xml:space="preserve">det </w:t>
      </w:r>
      <w:r w:rsidR="00BE6335">
        <w:t xml:space="preserve">i beaktande </w:t>
      </w:r>
      <w:r>
        <w:t>hur representativa de var för perspe</w:t>
      </w:r>
      <w:r w:rsidR="00AD4C61">
        <w:t>ktiven genom att jämföra modell</w:t>
      </w:r>
      <w:r>
        <w:t xml:space="preserve">kriteriet och uteslutande modeller där kriteriet skiljde sig markant från andra modeller i perspektivet. </w:t>
      </w:r>
      <w:r w:rsidR="00BE6335">
        <w:t>Slutligen</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8519F">
        <w:t xml:space="preserve"> fas</w:t>
      </w:r>
      <w:r w:rsidR="0079274D">
        <w:t xml:space="preserve"> </w:t>
      </w:r>
      <w:r w:rsidR="007F5A31">
        <w:t xml:space="preserve">enligt Grades pedagogiska riktlinjer </w:t>
      </w:r>
      <w:r w:rsidR="0079274D">
        <w:t>(Bilaga 2)</w:t>
      </w:r>
      <w:r>
        <w:t>.</w:t>
      </w:r>
      <w:r w:rsidR="00BC609E">
        <w:t xml:space="preserve"> </w:t>
      </w:r>
      <w:moveFromRangeStart w:id="228" w:author="Jason Serviss" w:date="2018-11-21T20:22:00Z" w:name="move404451099"/>
      <w:moveFrom w:id="229" w:author="Jason Serviss" w:date="2018-11-21T20:22:00Z">
        <w:r w:rsidR="00BC609E" w:rsidDel="00E41077">
          <w:t xml:space="preserve">För att säkerställa att ingen del av Grades pedagogiska riktlinjer hade missats i frågekonstruktionerna, </w:t>
        </w:r>
        <w:r w:rsidR="00244800" w:rsidDel="00E41077">
          <w:rPr>
            <w:rFonts w:eastAsia="Times New Roman" w:cs="Times New Roman"/>
            <w:lang w:eastAsia="sv-SE"/>
          </w:rPr>
          <w:t xml:space="preserve">avslutades </w:t>
        </w:r>
        <w:r w:rsidR="00BC609E" w:rsidDel="00E41077">
          <w:rPr>
            <w:rFonts w:eastAsia="Times New Roman" w:cs="Times New Roman"/>
            <w:lang w:eastAsia="sv-SE"/>
          </w:rPr>
          <w:t xml:space="preserve">intervjun </w:t>
        </w:r>
        <w:r w:rsidR="00244800" w:rsidDel="00E41077">
          <w:rPr>
            <w:rFonts w:eastAsia="Times New Roman" w:cs="Times New Roman"/>
            <w:lang w:eastAsia="sv-SE"/>
          </w:rPr>
          <w:t xml:space="preserve">med en öppen fråga </w:t>
        </w:r>
        <w:r w:rsidR="00BC609E" w:rsidDel="00E41077">
          <w:rPr>
            <w:rFonts w:eastAsia="Times New Roman" w:cs="Times New Roman"/>
            <w:lang w:eastAsia="sv-SE"/>
          </w:rPr>
          <w:t xml:space="preserve">där </w:t>
        </w:r>
        <w:r w:rsidR="00B33CEE" w:rsidDel="00E41077">
          <w:rPr>
            <w:rFonts w:eastAsia="Times New Roman" w:cs="Times New Roman"/>
            <w:lang w:eastAsia="sv-SE"/>
          </w:rPr>
          <w:t>respondenten</w:t>
        </w:r>
        <w:r w:rsidR="00BC609E" w:rsidDel="00E41077">
          <w:rPr>
            <w:rFonts w:eastAsia="Times New Roman" w:cs="Times New Roman"/>
            <w:lang w:eastAsia="sv-SE"/>
          </w:rPr>
          <w:t xml:space="preserve"> </w:t>
        </w:r>
        <w:r w:rsidR="008670D1" w:rsidDel="00E41077">
          <w:rPr>
            <w:rFonts w:eastAsia="Times New Roman" w:cs="Times New Roman"/>
            <w:lang w:eastAsia="sv-SE"/>
          </w:rPr>
          <w:t>hade möjligheten att</w:t>
        </w:r>
        <w:r w:rsidR="00BC609E" w:rsidDel="00E41077">
          <w:rPr>
            <w:rFonts w:eastAsia="Times New Roman" w:cs="Times New Roman"/>
            <w:lang w:eastAsia="sv-SE"/>
          </w:rPr>
          <w:t xml:space="preserve"> bidra med ytterligare information </w:t>
        </w:r>
        <w:r w:rsidR="00244800" w:rsidDel="00E41077">
          <w:rPr>
            <w:rFonts w:eastAsia="Times New Roman" w:cs="Times New Roman"/>
            <w:lang w:eastAsia="sv-SE"/>
          </w:rPr>
          <w:t>angående riktlinjer</w:t>
        </w:r>
        <w:r w:rsidR="00B33CEE" w:rsidDel="00E41077">
          <w:rPr>
            <w:rFonts w:eastAsia="Times New Roman" w:cs="Times New Roman"/>
            <w:lang w:eastAsia="sv-SE"/>
          </w:rPr>
          <w:t>na</w:t>
        </w:r>
        <w:r w:rsidR="008670D1" w:rsidDel="00E41077">
          <w:rPr>
            <w:rFonts w:eastAsia="Times New Roman" w:cs="Times New Roman"/>
            <w:lang w:eastAsia="sv-SE"/>
          </w:rPr>
          <w:t xml:space="preserve"> om </w:t>
        </w:r>
        <w:r w:rsidR="00002ECD" w:rsidDel="00E41077">
          <w:rPr>
            <w:rFonts w:eastAsia="Times New Roman" w:cs="Times New Roman"/>
            <w:lang w:eastAsia="sv-SE"/>
          </w:rPr>
          <w:t>de kände att något saknades</w:t>
        </w:r>
        <w:r w:rsidR="00244800" w:rsidDel="00E41077">
          <w:rPr>
            <w:rFonts w:eastAsia="Times New Roman" w:cs="Times New Roman"/>
            <w:lang w:eastAsia="sv-SE"/>
          </w:rPr>
          <w:t>.</w:t>
        </w:r>
        <w:r w:rsidR="00C564E9" w:rsidDel="00E41077">
          <w:t xml:space="preserve"> </w:t>
        </w:r>
      </w:moveFrom>
      <w:moveFromRangeEnd w:id="228"/>
      <w:r w:rsidR="00673314">
        <w:t>Frågekonstruktioner</w:t>
      </w:r>
      <w:r w:rsidR="002705D4">
        <w:t>na</w:t>
      </w:r>
      <w:r w:rsidR="00673314">
        <w:t xml:space="preserve"> i intervjun var designade till att bli bedömd på en skala mellan 1 (inte alls viktigt) till 5 (mycket viktigt)</w:t>
      </w:r>
      <w:r w:rsidR="0028519F">
        <w:t xml:space="preserve"> och poängsätts av respondenten</w:t>
      </w:r>
      <w:r w:rsidR="00673314">
        <w:t xml:space="preserve">. </w:t>
      </w:r>
      <w:r>
        <w:t xml:space="preserve"> </w:t>
      </w:r>
      <w:commentRangeStart w:id="230"/>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 xml:space="preserve">att urskilja vilken modell som passade bäst för de </w:t>
      </w:r>
      <w:r w:rsidR="0028519F">
        <w:t>fas</w:t>
      </w:r>
      <w:r w:rsidR="002705D4">
        <w:t xml:space="preserve">. </w:t>
      </w:r>
      <w:commentRangeEnd w:id="230"/>
      <w:r w:rsidR="00442178">
        <w:rPr>
          <w:rStyle w:val="CommentReference"/>
        </w:rPr>
        <w:commentReference w:id="230"/>
      </w:r>
      <w:r w:rsidR="002705D4">
        <w:t>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ins w:id="231" w:author="Olivia Imner" w:date="2018-11-22T06:43:00Z">
        <w:r w:rsidR="006D6C38">
          <w:rPr>
            <w:rFonts w:eastAsia="Times New Roman" w:cs="Times New Roman"/>
            <w:lang w:eastAsia="sv-SE"/>
          </w:rPr>
          <w:t xml:space="preserve"> riktlinjer</w:t>
        </w:r>
      </w:ins>
      <w:r>
        <w:rPr>
          <w:rFonts w:eastAsia="Times New Roman" w:cs="Times New Roman"/>
          <w:lang w:eastAsia="sv-SE"/>
        </w:rPr>
        <w:t>.</w:t>
      </w:r>
    </w:p>
    <w:p w14:paraId="47890A27" w14:textId="77777777" w:rsidR="00E30B7E" w:rsidRDefault="00E30B7E" w:rsidP="000B1921">
      <w:pPr>
        <w:tabs>
          <w:tab w:val="left" w:pos="1134"/>
        </w:tabs>
        <w:spacing w:line="480" w:lineRule="auto"/>
        <w:jc w:val="both"/>
        <w:rPr>
          <w:ins w:id="232" w:author="Jason Serviss" w:date="2018-11-21T20:34:00Z"/>
          <w:rFonts w:eastAsia="Times New Roman" w:cs="Times New Roman"/>
          <w:lang w:eastAsia="sv-SE"/>
        </w:rPr>
      </w:pPr>
    </w:p>
    <w:p w14:paraId="32BAAB67" w14:textId="1AD6BE67" w:rsidR="00D45847" w:rsidRPr="00E30B7E" w:rsidRDefault="00E30B7E">
      <w:pPr>
        <w:tabs>
          <w:tab w:val="left" w:pos="1134"/>
        </w:tabs>
        <w:spacing w:line="360" w:lineRule="auto"/>
        <w:rPr>
          <w:rFonts w:cs="Times New Roman"/>
          <w:b/>
          <w:sz w:val="24"/>
          <w:szCs w:val="24"/>
          <w:rPrChange w:id="233" w:author="Jason Serviss" w:date="2018-11-21T20:34:00Z">
            <w:rPr>
              <w:rFonts w:eastAsia="Times New Roman" w:cs="Times New Roman"/>
              <w:lang w:eastAsia="sv-SE"/>
            </w:rPr>
          </w:rPrChange>
        </w:rPr>
        <w:pPrChange w:id="234" w:author="Jason Serviss" w:date="2018-11-21T20:34:00Z">
          <w:pPr>
            <w:tabs>
              <w:tab w:val="left" w:pos="1134"/>
            </w:tabs>
            <w:spacing w:line="480" w:lineRule="auto"/>
            <w:jc w:val="both"/>
          </w:pPr>
        </w:pPrChange>
      </w:pPr>
      <w:ins w:id="235" w:author="Jason Serviss" w:date="2018-11-21T20:34:00Z">
        <w:r>
          <w:rPr>
            <w:rFonts w:cs="Times New Roman"/>
            <w:b/>
            <w:sz w:val="24"/>
            <w:szCs w:val="24"/>
          </w:rPr>
          <w:t>Intervjun</w:t>
        </w:r>
      </w:ins>
      <w:del w:id="236" w:author="Jason Serviss" w:date="2018-11-21T20:25:00Z">
        <w:r w:rsidR="005471EB" w:rsidDel="00E41077">
          <w:rPr>
            <w:rFonts w:eastAsia="Times New Roman" w:cs="Times New Roman"/>
            <w:lang w:eastAsia="sv-SE"/>
          </w:rPr>
          <w:delText xml:space="preserve"> </w:delText>
        </w:r>
      </w:del>
      <w:moveFromRangeStart w:id="237" w:author="Jason Serviss" w:date="2018-11-21T20:25:00Z" w:name="move404451235"/>
      <w:moveFrom w:id="238" w:author="Jason Serviss" w:date="2018-11-21T20:25:00Z">
        <w:r w:rsidR="006D5856" w:rsidDel="00E41077">
          <w:rPr>
            <w:rFonts w:eastAsia="Times New Roman" w:cs="Times New Roman"/>
            <w:lang w:eastAsia="sv-SE"/>
          </w:rPr>
          <w:t>Respondenten gav sitt godkännande att använda sina intervjusvar i denna studie</w:t>
        </w:r>
        <w:del w:id="239" w:author="Jason Serviss" w:date="2018-11-21T20:34:00Z">
          <w:r w:rsidR="006D5856" w:rsidDel="00E30B7E">
            <w:rPr>
              <w:rFonts w:eastAsia="Times New Roman" w:cs="Times New Roman"/>
              <w:lang w:eastAsia="sv-SE"/>
            </w:rPr>
            <w:delText>.</w:delText>
          </w:r>
        </w:del>
      </w:moveFrom>
      <w:moveFromRangeEnd w:id="237"/>
    </w:p>
    <w:p w14:paraId="6C371707" w14:textId="06B75305" w:rsidR="00E41077" w:rsidRPr="00E41077" w:rsidRDefault="00E41077" w:rsidP="00E41077">
      <w:pPr>
        <w:tabs>
          <w:tab w:val="left" w:pos="1134"/>
        </w:tabs>
        <w:spacing w:line="480" w:lineRule="auto"/>
        <w:jc w:val="both"/>
        <w:rPr>
          <w:rFonts w:eastAsia="Times New Roman" w:cs="Times New Roman"/>
          <w:lang w:eastAsia="sv-SE"/>
        </w:rPr>
      </w:pPr>
      <w:ins w:id="240" w:author="Jason Serviss" w:date="2018-11-21T20:25:00Z">
        <w:r>
          <w:lastRenderedPageBreak/>
          <w:t>Intervjun skedde på Grades kontor</w:t>
        </w:r>
        <w:del w:id="241" w:author="Olivia Imner" w:date="2018-11-22T06:44:00Z">
          <w:r w:rsidDel="006D6C38">
            <w:delText>et</w:delText>
          </w:r>
        </w:del>
        <w:r>
          <w:t xml:space="preserve"> i Stockholm i en tyst lokal utan </w:t>
        </w:r>
      </w:ins>
      <w:ins w:id="242" w:author="Jason Serviss" w:date="2018-11-21T20:26:00Z">
        <w:r>
          <w:t xml:space="preserve">möjlighet för avbrytande. </w:t>
        </w:r>
      </w:ins>
      <w:ins w:id="243" w:author="Jason Serviss" w:date="2018-11-21T20:27:00Z">
        <w:r>
          <w:t xml:space="preserve">Intervjun började med att förklara till respondenten </w:t>
        </w:r>
        <w:r w:rsidR="00E30B7E">
          <w:t xml:space="preserve">att frågekonstruktionerna skulle ställas en för en och skulle besvaras enligt </w:t>
        </w:r>
      </w:ins>
      <w:ins w:id="244" w:author="Jason Serviss" w:date="2018-11-21T20:28:00Z">
        <w:r w:rsidR="00E30B7E">
          <w:t xml:space="preserve">bedömningsskala. </w:t>
        </w:r>
      </w:ins>
      <w:ins w:id="245" w:author="Jason Serviss" w:date="2018-11-21T20:31:00Z">
        <w:r w:rsidR="00E30B7E">
          <w:t xml:space="preserve">Bedömningsskalan också förklarades för respondenten. </w:t>
        </w:r>
      </w:ins>
      <w:ins w:id="246" w:author="Jason Serviss" w:date="2018-11-21T20:28:00Z">
        <w:r w:rsidR="00E30B7E">
          <w:t xml:space="preserve">Respondenten </w:t>
        </w:r>
      </w:ins>
      <w:ins w:id="247" w:author="Jason Serviss" w:date="2018-11-21T20:31:00Z">
        <w:r w:rsidR="00E30B7E">
          <w:t>var</w:t>
        </w:r>
      </w:ins>
      <w:ins w:id="248" w:author="Jason Serviss" w:date="2018-11-21T20:28:00Z">
        <w:r w:rsidR="00E30B7E">
          <w:t xml:space="preserve"> informerad att om det var något oklarheter i frågekonstruktionen att de hade möjlighet att fråga efter </w:t>
        </w:r>
      </w:ins>
      <w:ins w:id="249" w:author="Jason Serviss" w:date="2018-11-21T22:17:00Z">
        <w:r w:rsidR="00F066BE">
          <w:t>ytligare</w:t>
        </w:r>
      </w:ins>
      <w:ins w:id="250" w:author="Jason Serviss" w:date="2018-11-21T20:28:00Z">
        <w:r w:rsidR="00E30B7E">
          <w:t xml:space="preserve"> förklaring. Frågekonstruktionerna </w:t>
        </w:r>
      </w:ins>
      <w:ins w:id="251" w:author="Jason Serviss" w:date="2018-11-21T20:29:00Z">
        <w:r w:rsidR="00E30B7E">
          <w:t xml:space="preserve">där respondenten bad om </w:t>
        </w:r>
      </w:ins>
      <w:ins w:id="252" w:author="Jason Serviss" w:date="2018-11-21T20:32:00Z">
        <w:r w:rsidR="00E30B7E">
          <w:t>ytligare</w:t>
        </w:r>
      </w:ins>
      <w:ins w:id="253" w:author="Jason Serviss" w:date="2018-11-21T20:29:00Z">
        <w:r w:rsidR="00E30B7E">
          <w:t xml:space="preserve"> förklaring och den förklaring som gavs är inkluderade i Bilaga 2.</w:t>
        </w:r>
      </w:ins>
      <w:ins w:id="254" w:author="Jason Serviss" w:date="2018-11-21T20:27:00Z">
        <w:r>
          <w:t xml:space="preserve"> </w:t>
        </w:r>
      </w:ins>
      <w:moveToRangeStart w:id="255" w:author="Jason Serviss" w:date="2018-11-21T20:22:00Z" w:name="move404451099"/>
      <w:moveTo w:id="256" w:author="Jason Serviss" w:date="2018-11-21T20:22:00Z">
        <w:r>
          <w:t xml:space="preserve">För att säkerställa att ingen del av Grades pedagogiska riktlinjer hade missats i frågekonstruktionerna, </w:t>
        </w:r>
        <w:r>
          <w:rPr>
            <w:rFonts w:eastAsia="Times New Roman" w:cs="Times New Roman"/>
            <w:lang w:eastAsia="sv-SE"/>
          </w:rPr>
          <w:t>avslutades intervjun med en öppen fråga där respondenten hade möjligheten att bidra med ytterligare information angående riktlinjerna om de kände att något saknades.</w:t>
        </w:r>
      </w:moveTo>
      <w:moveToRangeEnd w:id="255"/>
      <w:ins w:id="257" w:author="Jason Serviss" w:date="2018-11-21T20:33:00Z">
        <w:r w:rsidR="00E30B7E">
          <w:rPr>
            <w:rFonts w:eastAsia="Times New Roman" w:cs="Times New Roman"/>
            <w:lang w:eastAsia="sv-SE"/>
          </w:rPr>
          <w:t xml:space="preserve"> Ingen ytterligare information </w:t>
        </w:r>
      </w:ins>
      <w:ins w:id="258" w:author="Jason Serviss" w:date="2018-11-21T20:34:00Z">
        <w:r w:rsidR="00E30B7E">
          <w:rPr>
            <w:rFonts w:eastAsia="Times New Roman" w:cs="Times New Roman"/>
            <w:lang w:eastAsia="sv-SE"/>
          </w:rPr>
          <w:t>gavs av respondenten vid detta moment.</w:t>
        </w:r>
      </w:ins>
      <w:ins w:id="259" w:author="Jason Serviss" w:date="2018-11-21T20:25:00Z">
        <w:r>
          <w:rPr>
            <w:rFonts w:eastAsia="Times New Roman" w:cs="Times New Roman"/>
            <w:lang w:eastAsia="sv-SE"/>
          </w:rPr>
          <w:t xml:space="preserve"> </w:t>
        </w:r>
      </w:ins>
      <w:moveToRangeStart w:id="260" w:author="Jason Serviss" w:date="2018-11-21T20:25:00Z" w:name="move404451235"/>
      <w:moveTo w:id="261" w:author="Jason Serviss" w:date="2018-11-21T20:25:00Z">
        <w:r>
          <w:rPr>
            <w:rFonts w:eastAsia="Times New Roman" w:cs="Times New Roman"/>
            <w:lang w:eastAsia="sv-SE"/>
          </w:rPr>
          <w:t>Respondenten gav sitt godkännande att använda sina intervjusvar i denna studie.</w:t>
        </w:r>
      </w:moveTo>
    </w:p>
    <w:moveToRangeEnd w:id="260"/>
    <w:p w14:paraId="4D6BD85E" w14:textId="57A190A6"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262" w:name="_Toc391456183"/>
      <w:bookmarkStart w:id="263" w:name="_Toc401327939"/>
      <w:r w:rsidRPr="000B1921">
        <w:rPr>
          <w:rFonts w:cs="Times New Roman"/>
          <w:b/>
          <w:sz w:val="24"/>
          <w:szCs w:val="24"/>
        </w:rPr>
        <w:t>Utvärdering</w:t>
      </w:r>
      <w:bookmarkEnd w:id="262"/>
      <w:bookmarkEnd w:id="263"/>
    </w:p>
    <w:p w14:paraId="58B6265B" w14:textId="3AAE5A7B" w:rsidR="00780A57" w:rsidRPr="009D27B3"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del w:id="264" w:author="Olivia Imner" w:date="2018-11-22T06:44:00Z">
        <w:r w:rsidR="00FE505A" w:rsidDel="006D6C38">
          <w:rPr>
            <w:rFonts w:eastAsia="Times New Roman" w:cs="Times New Roman"/>
            <w:lang w:eastAsia="sv-SE"/>
          </w:rPr>
          <w:delText>pedagogi</w:delText>
        </w:r>
        <w:r w:rsidR="008709DF" w:rsidDel="006D6C38">
          <w:rPr>
            <w:rFonts w:eastAsia="Times New Roman" w:cs="Times New Roman"/>
            <w:lang w:eastAsia="sv-SE"/>
          </w:rPr>
          <w:delText>k</w:delText>
        </w:r>
      </w:del>
      <w:ins w:id="265" w:author="Olivia Imner" w:date="2018-11-22T06:44:00Z">
        <w:r w:rsidR="006D6C38">
          <w:rPr>
            <w:rFonts w:eastAsia="Times New Roman" w:cs="Times New Roman"/>
            <w:lang w:eastAsia="sv-SE"/>
          </w:rPr>
          <w:t>pedagogiska riktlinjer</w:t>
        </w:r>
      </w:ins>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sidR="001732AB">
        <w:rPr>
          <w:rFonts w:eastAsia="Times New Roman" w:cs="Times New Roman"/>
          <w:lang w:eastAsia="sv-SE"/>
        </w:rPr>
        <w:t xml:space="preserve">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650E9956" w14:textId="7B631B81" w:rsidR="00582DFC" w:rsidRPr="009B18DA" w:rsidRDefault="00850895" w:rsidP="009D27B3">
      <w:pPr>
        <w:pStyle w:val="Heading11"/>
      </w:pPr>
      <w:bookmarkStart w:id="266" w:name="_Toc391456184"/>
      <w:bookmarkStart w:id="267" w:name="_Toc401327940"/>
      <w:bookmarkEnd w:id="266"/>
      <w:r w:rsidRPr="00E43D1C">
        <w:t>Resultat</w:t>
      </w:r>
      <w:bookmarkEnd w:id="267"/>
    </w:p>
    <w:p w14:paraId="181AF975" w14:textId="26739F5A" w:rsidR="00D45847" w:rsidRPr="000B1921" w:rsidRDefault="00850895" w:rsidP="000B1921">
      <w:pPr>
        <w:pStyle w:val="BodyText"/>
        <w:spacing w:line="360" w:lineRule="auto"/>
        <w:rPr>
          <w:b/>
          <w:sz w:val="24"/>
        </w:rPr>
      </w:pPr>
      <w:r w:rsidRPr="000B1921">
        <w:rPr>
          <w:b/>
          <w:sz w:val="24"/>
        </w:rPr>
        <w:t>Associativt perspektiv och DIM motsvarar Grades nuvarande pedagogi</w:t>
      </w:r>
      <w:ins w:id="268" w:author="Olivia Imner" w:date="2018-11-22T06:45:00Z">
        <w:r w:rsidR="006D6C38">
          <w:rPr>
            <w:b/>
            <w:sz w:val="24"/>
          </w:rPr>
          <w:t>ska riktlinjer</w:t>
        </w:r>
      </w:ins>
      <w:del w:id="269" w:author="Olivia Imner" w:date="2018-11-22T06:45:00Z">
        <w:r w:rsidRPr="000B1921" w:rsidDel="006D6C38">
          <w:rPr>
            <w:b/>
            <w:sz w:val="24"/>
          </w:rPr>
          <w:delText>k</w:delText>
        </w:r>
      </w:del>
      <w:r w:rsidRPr="000B1921">
        <w:rPr>
          <w:b/>
          <w:sz w:val="24"/>
        </w:rPr>
        <w:t xml:space="preserve">  </w:t>
      </w:r>
    </w:p>
    <w:p w14:paraId="022FF46B" w14:textId="66BEB61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 xml:space="preserve">Grades </w:t>
      </w:r>
      <w:r w:rsidR="000E3605">
        <w:lastRenderedPageBreak/>
        <w:t>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som presenterades på interv</w:t>
      </w:r>
      <w:r w:rsidR="006601B2">
        <w:t>ju</w:t>
      </w:r>
      <w:r w:rsidR="000E3605">
        <w:t xml:space="preserve">n och poängsätts </w:t>
      </w:r>
      <w:r w:rsidR="004B3714">
        <w:t xml:space="preserve">av personen som intervjuades </w:t>
      </w:r>
      <w:r w:rsidR="000E3605">
        <w:t xml:space="preserve">enligt </w:t>
      </w:r>
      <w:r w:rsidR="009B18DA">
        <w:t>en femgradig skala (Bilaga 2).</w:t>
      </w:r>
    </w:p>
    <w:p w14:paraId="651192ED" w14:textId="77777777" w:rsidR="00780A57" w:rsidRDefault="00780A57" w:rsidP="00CA1731">
      <w:pPr>
        <w:spacing w:line="480" w:lineRule="auto"/>
        <w:jc w:val="both"/>
      </w:pPr>
    </w:p>
    <w:p w14:paraId="5DE0A969" w14:textId="6684BAEA"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w:t>
      </w:r>
      <w:del w:id="270" w:author="Olivia Imner" w:date="2018-11-22T06:45:00Z">
        <w:r w:rsidDel="006D6C38">
          <w:delText>ansats</w:delText>
        </w:r>
      </w:del>
      <w:ins w:id="271" w:author="Olivia Imner" w:date="2018-11-22T06:45:00Z">
        <w:r w:rsidR="006D6C38">
          <w:t>riktlinjer</w:t>
        </w:r>
      </w:ins>
      <w:r>
        <w:t xml:space="preserve">.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ins w:id="272" w:author="Olivia Imner" w:date="2018-11-22T06:46:00Z">
        <w:r w:rsidR="006D6C38">
          <w:t>ska riktlinjer</w:t>
        </w:r>
      </w:ins>
      <w:del w:id="273" w:author="Olivia Imner" w:date="2018-11-22T06:46:00Z">
        <w:r w:rsidR="00A80803" w:rsidDel="006D6C38">
          <w:delText>k</w:delText>
        </w:r>
      </w:del>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ins w:id="274" w:author="Olivia Imner" w:date="2018-11-22T06:46:00Z">
        <w:r w:rsidR="006D6C38">
          <w:t>iska riktlinjer</w:t>
        </w:r>
      </w:ins>
      <w:del w:id="275" w:author="Olivia Imner" w:date="2018-11-22T06:46:00Z">
        <w:r w:rsidR="00FC2E6B" w:rsidDel="006D6C38">
          <w:delText>ik</w:delText>
        </w:r>
      </w:del>
      <w:r w:rsidR="00255B32">
        <w:t>, vilket</w:t>
      </w:r>
      <w:r w:rsidR="00FC2E6B">
        <w:t xml:space="preserve"> innebär att det A</w:t>
      </w:r>
      <w:r w:rsidR="004A08DF">
        <w:t>ssociativa perspektivet representera</w:t>
      </w:r>
      <w:r w:rsidR="00255B32">
        <w:t>r</w:t>
      </w:r>
      <w:r w:rsidR="004A08DF">
        <w:t xml:space="preserve"> en </w:t>
      </w:r>
      <w:del w:id="276" w:author="Jason Serviss" w:date="2018-11-21T18:34:00Z">
        <w:r w:rsidR="004A08DF" w:rsidDel="003F0E92">
          <w:delText xml:space="preserve">logisk </w:delText>
        </w:r>
      </w:del>
      <w:ins w:id="277" w:author="Jason Serviss" w:date="2018-11-21T18:34:00Z">
        <w:r w:rsidR="003F0E92">
          <w:t xml:space="preserve">rimlig </w:t>
        </w:r>
      </w:ins>
      <w:r w:rsidR="004A08DF">
        <w:t xml:space="preserve">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752279">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de tilldelade poäng från frågekonstruktionerna,</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339380E1" w14:textId="77777777" w:rsidR="004B3714" w:rsidRDefault="004B3714" w:rsidP="00F5632E">
      <w:pPr>
        <w:rPr>
          <w:b/>
          <w:sz w:val="24"/>
        </w:rPr>
      </w:pPr>
    </w:p>
    <w:p w14:paraId="313AFCAB" w14:textId="4FDB5148"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ins w:id="278" w:author="Olivia Imner" w:date="2018-11-22T06:47:00Z">
        <w:r w:rsidR="006D6C38">
          <w:rPr>
            <w:b/>
            <w:sz w:val="24"/>
          </w:rPr>
          <w:t>iska riktlinjer</w:t>
        </w:r>
      </w:ins>
      <w:del w:id="279" w:author="Olivia Imner" w:date="2018-11-22T06:47:00Z">
        <w:r w:rsidDel="006D6C38">
          <w:rPr>
            <w:b/>
            <w:sz w:val="24"/>
          </w:rPr>
          <w:delText>ik</w:delText>
        </w:r>
      </w:del>
      <w:r>
        <w:rPr>
          <w:b/>
          <w:sz w:val="24"/>
        </w:rPr>
        <w:t xml:space="preserve"> enligt DIM</w:t>
      </w:r>
    </w:p>
    <w:p w14:paraId="29EBCC13" w14:textId="1FB1E62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7D567596"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w:t>
      </w:r>
      <w:r w:rsidR="00882330">
        <w:t>som visade</w:t>
      </w:r>
      <w:r w:rsidR="00850895">
        <w:t xml:space="preserve"> ett lågt resultat (medelpoäng = 0,6), däremot </w:t>
      </w:r>
      <w:r w:rsidR="00971948">
        <w:t xml:space="preserve">fasens medelvärde </w:t>
      </w:r>
      <w:r w:rsidR="00882330">
        <w:t>är</w:t>
      </w:r>
      <w:r w:rsidR="00A61540">
        <w:t xml:space="preserve"> delvis </w:t>
      </w:r>
      <w:r w:rsidR="00971948">
        <w:t>rädda</w:t>
      </w:r>
      <w:r w:rsidR="00A61540">
        <w:t>d</w:t>
      </w:r>
      <w:r w:rsidR="00850895">
        <w:t xml:space="preserve">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752279">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78E9FC11"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proofErr w:type="spellStart"/>
      <w:r w:rsidR="00D90862" w:rsidRPr="00694336">
        <w:rPr>
          <w:i/>
        </w:rPr>
        <w:t>Å</w:t>
      </w:r>
      <w:r w:rsidR="00503EE6" w:rsidRPr="00694336">
        <w:rPr>
          <w:i/>
        </w:rPr>
        <w:t>terkoppling</w:t>
      </w:r>
      <w:r w:rsidR="00694336" w:rsidRPr="00694336">
        <w:rPr>
          <w:i/>
        </w:rPr>
        <w:t>s</w:t>
      </w:r>
      <w:r w:rsidR="00503EE6" w:rsidRPr="00694336">
        <w:rPr>
          <w:i/>
        </w:rPr>
        <w:t>fas</w:t>
      </w:r>
      <w:proofErr w:type="spellEnd"/>
      <w:r w:rsidR="00503EE6">
        <w:t xml:space="preserve"> = </w:t>
      </w:r>
      <w:r w:rsidR="00503EE6" w:rsidRPr="00503EE6">
        <w:t>2.25</w:t>
      </w:r>
      <w:r w:rsidR="00503EE6">
        <w:t xml:space="preserve">, </w:t>
      </w:r>
      <w:proofErr w:type="spellStart"/>
      <w:r w:rsidR="00503EE6" w:rsidRPr="00694336">
        <w:rPr>
          <w:i/>
        </w:rPr>
        <w:t>Praktikfas</w:t>
      </w:r>
      <w:proofErr w:type="spellEnd"/>
      <w:r w:rsidR="00503EE6">
        <w:t xml:space="preserve"> = </w:t>
      </w:r>
      <w:r w:rsidR="00503EE6" w:rsidRPr="00503EE6">
        <w:t>2.33</w:t>
      </w:r>
      <w:r w:rsidR="00503EE6">
        <w:t xml:space="preserve">, </w:t>
      </w:r>
      <w:proofErr w:type="spellStart"/>
      <w:r w:rsidR="00503EE6" w:rsidRPr="00694336">
        <w:rPr>
          <w:i/>
        </w:rPr>
        <w:t>Presentation</w:t>
      </w:r>
      <w:r w:rsidR="00694336" w:rsidRPr="00694336">
        <w:rPr>
          <w:i/>
        </w:rPr>
        <w:t>s</w:t>
      </w:r>
      <w:r w:rsidR="00503EE6" w:rsidRPr="00694336">
        <w:rPr>
          <w:i/>
        </w:rPr>
        <w:t>fas</w:t>
      </w:r>
      <w:proofErr w:type="spellEnd"/>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280" w:name="_Toc489811950"/>
      <w:bookmarkStart w:id="281"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752279">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280"/>
      <w:bookmarkEnd w:id="281"/>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282" w:name="_Toc391456185"/>
      <w:bookmarkStart w:id="283" w:name="_Toc401327941"/>
      <w:bookmarkEnd w:id="282"/>
      <w:r w:rsidRPr="004E58AD">
        <w:t>Diskussion</w:t>
      </w:r>
      <w:bookmarkEnd w:id="283"/>
    </w:p>
    <w:p w14:paraId="6D0F922C" w14:textId="2FC59382"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e </w:t>
      </w:r>
      <w:r w:rsidR="00A71251">
        <w:t xml:space="preserve">strategi </w:t>
      </w:r>
      <w:r w:rsidR="008D175A">
        <w:t>för att få deras</w:t>
      </w:r>
      <w:r w:rsidR="00C21DDA" w:rsidRPr="00C84F64">
        <w:t xml:space="preserve"> pedagogik ytterligare strukturerad</w:t>
      </w:r>
      <w:r w:rsidR="00A71251">
        <w:t xml:space="preserve">.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 xml:space="preserve">Associativ, </w:t>
      </w:r>
      <w:r w:rsidR="00A61540">
        <w:t>Kognitiv</w:t>
      </w:r>
      <w:r w:rsidR="0032088C">
        <w:t xml:space="preserve">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 xml:space="preserve">ssociativa perspektivet var lämpligast för att inrama Grades pedagogiska </w:t>
      </w:r>
      <w:del w:id="284" w:author="Olivia Imner" w:date="2018-11-22T06:47:00Z">
        <w:r w:rsidR="000C1D43" w:rsidDel="006D6C38">
          <w:delText>ansats</w:delText>
        </w:r>
      </w:del>
      <w:ins w:id="285" w:author="Olivia Imner" w:date="2018-11-22T06:47:00Z">
        <w:r w:rsidR="006D6C38">
          <w:t>riktlinjer</w:t>
        </w:r>
      </w:ins>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6494C955" w:rsidR="00AC7484" w:rsidRPr="00802217" w:rsidRDefault="008227FA" w:rsidP="00CA1731">
      <w:pPr>
        <w:spacing w:line="480" w:lineRule="auto"/>
        <w:jc w:val="both"/>
        <w:rPr>
          <w:rFonts w:cs="Times New Roman"/>
        </w:rPr>
      </w:pPr>
      <w:r>
        <w:lastRenderedPageBreak/>
        <w:t>Intervjuresultatet visade att det Associativa perspektivet passade bäst in på Grades</w:t>
      </w:r>
      <w:r w:rsidR="006764D6">
        <w:t xml:space="preserve"> pedagogi</w:t>
      </w:r>
      <w:ins w:id="286" w:author="Olivia Imner" w:date="2018-11-22T06:48:00Z">
        <w:r w:rsidR="006D6C38">
          <w:t>ska riktlinjer</w:t>
        </w:r>
      </w:ins>
      <w:del w:id="287" w:author="Olivia Imner" w:date="2018-11-22T06:48:00Z">
        <w:r w:rsidR="006764D6" w:rsidDel="006D6C38">
          <w:delText>k</w:delText>
        </w:r>
      </w:del>
      <w:r w:rsidR="006764D6">
        <w:t>, men att Konstruktiv</w:t>
      </w:r>
      <w:r w:rsidR="00A61540">
        <w:t>istisk L</w:t>
      </w:r>
      <w:r w:rsidR="0008729B">
        <w:t xml:space="preserve">äromiljö hade </w:t>
      </w:r>
      <w:r w:rsidR="00D02665">
        <w:t>en medelpoäng som låg nära inpå</w:t>
      </w:r>
      <w:r w:rsidR="00B434F4">
        <w:t xml:space="preserve"> det resultatet från det Associativa 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w:t>
      </w:r>
      <w:ins w:id="288" w:author="Olivia Imner" w:date="2018-11-22T06:48:00Z">
        <w:r w:rsidR="006D6C38">
          <w:t>ska riktlinjer</w:t>
        </w:r>
      </w:ins>
      <w:del w:id="289" w:author="Olivia Imner" w:date="2018-11-22T06:48:00Z">
        <w:r w:rsidR="00AC7484" w:rsidDel="006D6C38">
          <w:delText>k</w:delText>
        </w:r>
      </w:del>
      <w:r w:rsidR="00AC7484">
        <w:t xml:space="preserve">. </w:t>
      </w:r>
      <w:r w:rsidR="00047967">
        <w:t xml:space="preserve">I studien utnyttjades en </w:t>
      </w:r>
      <w:r w:rsidR="00A51BA1">
        <w:t>kvalitativ intervju</w:t>
      </w:r>
      <w:r w:rsidR="0015775D">
        <w:t xml:space="preserve"> </w:t>
      </w:r>
      <w:r w:rsidR="00047967">
        <w:t>för att</w:t>
      </w:r>
      <w:r w:rsidR="00A51BA1">
        <w:t xml:space="preserve"> </w:t>
      </w:r>
      <w:r w:rsidR="00401673">
        <w:t xml:space="preserve">utföra </w:t>
      </w:r>
      <w:r w:rsidR="00A51BA1">
        <w:t>studien</w:t>
      </w:r>
      <w:r w:rsidR="0015775D">
        <w:t xml:space="preserve"> och uppnå de mål som angivits</w:t>
      </w:r>
      <w:r w:rsidR="00047967">
        <w:t xml:space="preserve">. </w:t>
      </w:r>
      <w:r w:rsidR="005E4262">
        <w:rPr>
          <w:rFonts w:cs="Times New Roman"/>
        </w:rPr>
        <w:t xml:space="preserve">Ett alternativ forskningsmetod </w:t>
      </w:r>
      <w:r w:rsidR="00401673">
        <w:rPr>
          <w:rFonts w:cs="Times New Roman"/>
        </w:rPr>
        <w:t xml:space="preserve">skulle kunna </w:t>
      </w:r>
      <w:r w:rsidR="005E4262">
        <w:rPr>
          <w:rFonts w:cs="Times New Roman"/>
        </w:rPr>
        <w:t xml:space="preserve">vara att använda en enkät </w:t>
      </w:r>
      <w:r w:rsidR="00841C6E">
        <w:rPr>
          <w:rFonts w:cs="Times New Roman"/>
        </w:rPr>
        <w:t>för att utvinna en större bredd på informationsflödet</w:t>
      </w:r>
      <w:r w:rsidR="00841C6E">
        <w:t xml:space="preserve">, </w:t>
      </w:r>
      <w:r w:rsidR="00FC6287">
        <w:rPr>
          <w:rFonts w:cs="Times New Roman"/>
        </w:rPr>
        <w:t>eftersom fler frågekonstrukti</w:t>
      </w:r>
      <w:r w:rsidR="00841C6E">
        <w:rPr>
          <w:rFonts w:cs="Times New Roman"/>
        </w:rPr>
        <w:t>oner kan skapas.</w:t>
      </w:r>
      <w:r w:rsidR="00AC1E16">
        <w:rPr>
          <w:rFonts w:cs="Times New Roman"/>
        </w:rPr>
        <w:t xml:space="preserve"> </w:t>
      </w:r>
      <w:r w:rsidR="00B33CEE">
        <w:rPr>
          <w:rFonts w:cs="Times New Roman"/>
        </w:rPr>
        <w:t xml:space="preserve">Dock finns </w:t>
      </w:r>
      <w:r w:rsidR="001A5D5F">
        <w:rPr>
          <w:rFonts w:cs="Times New Roman"/>
        </w:rPr>
        <w:t>risken</w:t>
      </w:r>
      <w:r w:rsidR="00B33CEE">
        <w:rPr>
          <w:rFonts w:cs="Times New Roman"/>
        </w:rPr>
        <w:t xml:space="preserve"> för </w:t>
      </w:r>
      <w:r w:rsidR="001A5D5F">
        <w:rPr>
          <w:rFonts w:cs="Times New Roman"/>
        </w:rPr>
        <w:t xml:space="preserve">att </w:t>
      </w:r>
      <w:r w:rsidR="00B33CEE">
        <w:rPr>
          <w:rFonts w:cs="Times New Roman"/>
        </w:rPr>
        <w:t xml:space="preserve">missförstånd av </w:t>
      </w:r>
      <w:r w:rsidR="00AC1E16">
        <w:rPr>
          <w:rFonts w:cs="Times New Roman"/>
        </w:rPr>
        <w:t>frågekonstruktioner</w:t>
      </w:r>
      <w:r w:rsidR="00003F6D">
        <w:rPr>
          <w:rFonts w:cs="Times New Roman"/>
        </w:rPr>
        <w:t xml:space="preserve"> </w:t>
      </w:r>
      <w:r w:rsidR="00002ECD">
        <w:rPr>
          <w:rFonts w:cs="Times New Roman"/>
        </w:rPr>
        <w:t xml:space="preserve">ökar </w:t>
      </w:r>
      <w:r w:rsidR="00B33CEE">
        <w:rPr>
          <w:rFonts w:cs="Times New Roman"/>
        </w:rPr>
        <w:t xml:space="preserve">med en enkät, eftersom det inte finns någon chans för vidare förklaringar. Med tanke på att </w:t>
      </w:r>
      <w:r w:rsidR="00002ECD">
        <w:rPr>
          <w:rFonts w:cs="Times New Roman"/>
        </w:rPr>
        <w:t xml:space="preserve">frågekonstruktionerna </w:t>
      </w:r>
      <w:r w:rsidR="00B33CEE">
        <w:rPr>
          <w:rFonts w:cs="Times New Roman"/>
        </w:rPr>
        <w:t xml:space="preserve">utvecklades av enbart </w:t>
      </w:r>
      <w:r w:rsidR="001A5D5F">
        <w:rPr>
          <w:rFonts w:cs="Times New Roman"/>
        </w:rPr>
        <w:t xml:space="preserve">en person bedömdes </w:t>
      </w:r>
      <w:r w:rsidR="00003F6D">
        <w:rPr>
          <w:rFonts w:cs="Times New Roman"/>
        </w:rPr>
        <w:t xml:space="preserve">risken </w:t>
      </w:r>
      <w:r w:rsidR="001A5D5F">
        <w:rPr>
          <w:rFonts w:cs="Times New Roman"/>
        </w:rPr>
        <w:t>för</w:t>
      </w:r>
      <w:r w:rsidR="00003F6D">
        <w:rPr>
          <w:rFonts w:cs="Times New Roman"/>
        </w:rPr>
        <w:t xml:space="preserve"> missförstånd </w:t>
      </w:r>
      <w:r w:rsidR="001A5D5F">
        <w:rPr>
          <w:rFonts w:cs="Times New Roman"/>
        </w:rPr>
        <w:t xml:space="preserve">att växa ytterligare och därmed utsågs en intervju som en mer precist metod för att uppnå de angivna målen. </w:t>
      </w:r>
      <w:r w:rsidR="00002ECD">
        <w:rPr>
          <w:rFonts w:cs="Times New Roman"/>
          <w:color w:val="353535"/>
        </w:rPr>
        <w:t xml:space="preserve">Fast </w:t>
      </w:r>
      <w:r w:rsidR="001E114D">
        <w:rPr>
          <w:rFonts w:cs="Times New Roman"/>
          <w:color w:val="353535"/>
        </w:rPr>
        <w:t xml:space="preserve">en </w:t>
      </w:r>
      <w:r w:rsidR="00002ECD">
        <w:rPr>
          <w:rFonts w:cs="Times New Roman"/>
          <w:color w:val="353535"/>
        </w:rPr>
        <w:t xml:space="preserve">intervju bedömdes att vara </w:t>
      </w:r>
      <w:r w:rsidR="001E114D">
        <w:rPr>
          <w:rFonts w:cs="Times New Roman"/>
          <w:color w:val="353535"/>
        </w:rPr>
        <w:t xml:space="preserve">den mest lämpliga metoden att använda, </w:t>
      </w:r>
      <w:r w:rsidR="00802217" w:rsidRPr="001E114D">
        <w:rPr>
          <w:rFonts w:cs="Times New Roman"/>
          <w:color w:val="353535"/>
        </w:rPr>
        <w:t>finns det vissa faktorer som</w:t>
      </w:r>
      <w:r w:rsidR="00802217" w:rsidRPr="00802217">
        <w:rPr>
          <w:rFonts w:cs="Times New Roman"/>
          <w:color w:val="353535"/>
        </w:rPr>
        <w:t xml:space="preserve"> kan ha påverkat intervjuresultatet på ett okänt sätt.</w:t>
      </w:r>
      <w:r w:rsidR="00802217">
        <w:rPr>
          <w:rFonts w:ascii="AppleSystemUIFont" w:hAnsi="AppleSystemUIFont" w:cs="AppleSystemUIFont"/>
          <w:color w:val="353535"/>
          <w:sz w:val="24"/>
          <w:szCs w:val="24"/>
        </w:rPr>
        <w:t xml:space="preserve"> </w:t>
      </w:r>
      <w:r w:rsidR="00002ECD">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w:t>
      </w:r>
      <w:r w:rsidR="00753381">
        <w:t xml:space="preserve"> åtskilliga</w:t>
      </w:r>
      <w:r w:rsidR="00BB10E9">
        <w:t xml:space="preserve"> </w:t>
      </w:r>
      <w:r w:rsidR="00F358E4">
        <w:t>på Grade som utvecklar kurser utöver</w:t>
      </w:r>
      <w:r w:rsidR="00BB10E9">
        <w:t xml:space="preserve">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29FAC4AA" w:rsidR="00590E58" w:rsidRDefault="00710303" w:rsidP="00CA1731">
      <w:pPr>
        <w:spacing w:line="480" w:lineRule="auto"/>
        <w:jc w:val="both"/>
      </w:pPr>
      <w:r>
        <w:t>Resultatet</w:t>
      </w:r>
      <w:r w:rsidR="00864EC1">
        <w:t xml:space="preserve"> från </w:t>
      </w:r>
      <w:r w:rsidR="0075412A">
        <w:t>i</w:t>
      </w:r>
      <w:r w:rsidR="000A2398">
        <w:t xml:space="preserve">ntervjun </w:t>
      </w:r>
      <w:r w:rsidR="00B37533">
        <w:t>gav oss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w:t>
      </w:r>
      <w:r w:rsidR="00F358E4">
        <w:lastRenderedPageBreak/>
        <w:t>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r w:rsidR="00197B05">
        <w:t xml:space="preserve">I </w:t>
      </w:r>
      <w:r w:rsidR="00BA3DCC">
        <w:t xml:space="preserve">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vara faktorer som</w:t>
      </w:r>
      <w:r w:rsidR="002E64C7">
        <w:t xml:space="preserve"> påverkat resultatet.</w:t>
      </w:r>
      <w:r w:rsidR="00C67B0B">
        <w:t xml:space="preserve"> Framförallt kan det </w:t>
      </w:r>
      <w:r w:rsidR="002E64C7">
        <w:t>ge ett noggrannare resultat om</w:t>
      </w:r>
      <w:r w:rsidR="00C67B0B">
        <w:t xml:space="preserve"> flera </w:t>
      </w:r>
      <w:r w:rsidR="00BC2F57">
        <w:t>personer</w:t>
      </w:r>
      <w:r w:rsidR="00DB3CC8">
        <w:t xml:space="preserve"> hanterar </w:t>
      </w:r>
      <w:r w:rsidR="00674179">
        <w:t>påståenden</w:t>
      </w:r>
      <w:r w:rsidR="002E3DAC">
        <w:t>.</w:t>
      </w:r>
    </w:p>
    <w:p w14:paraId="211E84E5" w14:textId="77777777" w:rsidR="00C67B0B" w:rsidRDefault="00C67B0B" w:rsidP="00CA1731">
      <w:pPr>
        <w:spacing w:line="480" w:lineRule="auto"/>
        <w:jc w:val="both"/>
      </w:pPr>
    </w:p>
    <w:p w14:paraId="04042C3D" w14:textId="07DA8B53"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3F4C28F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ins w:id="290" w:author="Olivia Imner" w:date="2018-11-22T06:49:00Z">
        <w:r w:rsidR="006D6C38">
          <w:t>ska riktlinjer</w:t>
        </w:r>
      </w:ins>
      <w:del w:id="291" w:author="Olivia Imner" w:date="2018-11-22T06:49:00Z">
        <w:r w:rsidR="007E6083" w:rsidDel="006D6C38">
          <w:delText>k</w:delText>
        </w:r>
      </w:del>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9D27B3">
      <w:pPr>
        <w:pStyle w:val="Heading11"/>
      </w:pPr>
      <w:bookmarkStart w:id="292" w:name="_Toc401327942"/>
      <w:r w:rsidRPr="004E58AD">
        <w:lastRenderedPageBreak/>
        <w:t>Tack</w:t>
      </w:r>
      <w:bookmarkEnd w:id="292"/>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9D27B3">
      <w:pPr>
        <w:pStyle w:val="Heading11"/>
      </w:pPr>
      <w:bookmarkStart w:id="293" w:name="_Toc391456186"/>
      <w:bookmarkStart w:id="294" w:name="_Toc401327943"/>
      <w:bookmarkEnd w:id="293"/>
      <w:r w:rsidRPr="004E58AD">
        <w:t>Referenser</w:t>
      </w:r>
      <w:bookmarkEnd w:id="294"/>
    </w:p>
    <w:p w14:paraId="09346966" w14:textId="77777777" w:rsidR="004D2145" w:rsidRPr="004D2145" w:rsidRDefault="00B67ECD">
      <w:pPr>
        <w:widowControl w:val="0"/>
        <w:autoSpaceDE w:val="0"/>
        <w:autoSpaceDN w:val="0"/>
        <w:adjustRightInd w:val="0"/>
        <w:rPr>
          <w:rFonts w:cs="Times New Roman"/>
          <w:color w:val="000000"/>
        </w:rPr>
      </w:pPr>
      <w:r w:rsidRPr="004D2145">
        <w:rPr>
          <w:rFonts w:eastAsia="Times New Roman" w:cs="Times New Roman"/>
          <w:color w:val="222222"/>
          <w:shd w:val="clear" w:color="auto" w:fill="FFFFFF"/>
        </w:rPr>
        <w:fldChar w:fldCharType="begin"/>
      </w:r>
      <w:r w:rsidR="004D2145" w:rsidRPr="004D2145">
        <w:rPr>
          <w:rFonts w:eastAsia="Times New Roman" w:cs="Times New Roman"/>
          <w:color w:val="222222"/>
          <w:shd w:val="clear" w:color="auto" w:fill="FFFFFF"/>
        </w:rPr>
        <w:instrText xml:space="preserve"> ADDIN ZOTERO_BIBL {"uncited":[],"omitted":[],"custom":[]} CSL_BIBLIOGRAPHY </w:instrText>
      </w:r>
      <w:r w:rsidRPr="004D2145">
        <w:rPr>
          <w:rFonts w:eastAsia="Times New Roman" w:cs="Times New Roman"/>
          <w:color w:val="222222"/>
          <w:shd w:val="clear" w:color="auto" w:fill="FFFFFF"/>
        </w:rPr>
        <w:fldChar w:fldCharType="separate"/>
      </w:r>
      <w:r w:rsidR="004D2145" w:rsidRPr="004D2145">
        <w:rPr>
          <w:rFonts w:cs="Times New Roman"/>
          <w:color w:val="000000"/>
        </w:rPr>
        <w:t xml:space="preserve">Brodie, K. (2005). Using Cognitive and Situative Perspectives to Understand Teacher Interactions with Learner Errors. </w:t>
      </w:r>
      <w:r w:rsidR="004D2145" w:rsidRPr="004D2145">
        <w:rPr>
          <w:rFonts w:cs="Times New Roman"/>
          <w:i/>
          <w:iCs/>
          <w:color w:val="000000"/>
        </w:rPr>
        <w:t>International Group for the Psychology of Mathematics Education 2</w:t>
      </w:r>
      <w:r w:rsidR="004D2145" w:rsidRPr="004D2145">
        <w:rPr>
          <w:rFonts w:cs="Times New Roman"/>
          <w:color w:val="000000"/>
        </w:rPr>
        <w:t>, 177–184. Retrieved from goo.gl/wKHNCa</w:t>
      </w:r>
    </w:p>
    <w:p w14:paraId="3ABC230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Businessreflex. (2016, December 2). E-learning – mer lärande på effektivare sätt? Retrieved August 31, 2018, from goo.gl/SbUuNe</w:t>
      </w:r>
    </w:p>
    <w:p w14:paraId="5E98B8FE"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Carlberg, N. (2017, March 5). Branschanalys e-learning Sverige 2015. Retrieved October 7, 2018, from goo.gl/ZU9VLM</w:t>
      </w:r>
    </w:p>
    <w:p w14:paraId="23FDCA9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lark, R. C., &amp; Mayer, R. E. (2012). </w:t>
      </w:r>
      <w:r w:rsidRPr="004D2145">
        <w:rPr>
          <w:rFonts w:cs="Times New Roman"/>
          <w:i/>
          <w:iCs/>
          <w:color w:val="000000"/>
        </w:rPr>
        <w:t>Scenario-based e-Learning: Evidence-Based Guidelines for Online Workforce Learning</w:t>
      </w:r>
      <w:r w:rsidRPr="004D2145">
        <w:rPr>
          <w:rFonts w:cs="Times New Roman"/>
          <w:color w:val="000000"/>
        </w:rPr>
        <w:t>. John Wiley &amp; Sons.</w:t>
      </w:r>
    </w:p>
    <w:p w14:paraId="5A51759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 Dyke, M., Oliver, M., &amp; Seale, J. (2004). Mapping pedagogy and tools for effective learning design. </w:t>
      </w:r>
      <w:r w:rsidRPr="004D2145">
        <w:rPr>
          <w:rFonts w:cs="Times New Roman"/>
          <w:i/>
          <w:iCs/>
          <w:color w:val="000000"/>
        </w:rPr>
        <w:t>Computers &amp; Education</w:t>
      </w:r>
      <w:r w:rsidRPr="004D2145">
        <w:rPr>
          <w:rFonts w:cs="Times New Roman"/>
          <w:color w:val="000000"/>
        </w:rPr>
        <w:t xml:space="preserve">, </w:t>
      </w:r>
      <w:r w:rsidRPr="004D2145">
        <w:rPr>
          <w:rFonts w:cs="Times New Roman"/>
          <w:i/>
          <w:iCs/>
          <w:color w:val="000000"/>
        </w:rPr>
        <w:t>43</w:t>
      </w:r>
      <w:r w:rsidRPr="004D2145">
        <w:rPr>
          <w:rFonts w:cs="Times New Roman"/>
          <w:color w:val="000000"/>
        </w:rPr>
        <w:t>(1–2), 17–33. https://doi.org/10.1016/j.compedu.2003.12.018</w:t>
      </w:r>
    </w:p>
    <w:p w14:paraId="02191C4B"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Conole, Gráinne. (2010). </w:t>
      </w:r>
      <w:r w:rsidRPr="004D2145">
        <w:rPr>
          <w:rFonts w:cs="Times New Roman"/>
          <w:i/>
          <w:iCs/>
          <w:color w:val="000000"/>
        </w:rPr>
        <w:t>Review of Pedagogical Models and their use in e-learning</w:t>
      </w:r>
      <w:r w:rsidRPr="004D2145">
        <w:rPr>
          <w:rFonts w:cs="Times New Roman"/>
          <w:color w:val="000000"/>
        </w:rPr>
        <w:t>. Milton Keynes: Open University. Retrieved from goo.gl/AfBK7R</w:t>
      </w:r>
    </w:p>
    <w:p w14:paraId="185F1515"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bbagh, N. (2005). Pedagogical models for E-Learning: A theory-based design framework. In </w:t>
      </w:r>
      <w:r w:rsidRPr="004D2145">
        <w:rPr>
          <w:rFonts w:cs="Times New Roman"/>
          <w:i/>
          <w:iCs/>
          <w:color w:val="000000"/>
        </w:rPr>
        <w:t>In International Journal of Technology in Teaching and Learning</w:t>
      </w:r>
      <w:r w:rsidRPr="004D2145">
        <w:rPr>
          <w:rFonts w:cs="Times New Roman"/>
          <w:color w:val="000000"/>
        </w:rPr>
        <w:t xml:space="preserve"> (pp. 25–44).</w:t>
      </w:r>
    </w:p>
    <w:p w14:paraId="12B88413"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Dalsgaard, C. (2005). Pedagogical quality in e-learning. </w:t>
      </w:r>
      <w:r w:rsidRPr="004D2145">
        <w:rPr>
          <w:rFonts w:cs="Times New Roman"/>
          <w:i/>
          <w:iCs/>
          <w:color w:val="000000"/>
        </w:rPr>
        <w:t>Eleed</w:t>
      </w:r>
      <w:r w:rsidRPr="004D2145">
        <w:rPr>
          <w:rFonts w:cs="Times New Roman"/>
          <w:color w:val="000000"/>
        </w:rPr>
        <w:t xml:space="preserve">, </w:t>
      </w:r>
      <w:r w:rsidRPr="004D2145">
        <w:rPr>
          <w:rFonts w:cs="Times New Roman"/>
          <w:i/>
          <w:iCs/>
          <w:color w:val="000000"/>
        </w:rPr>
        <w:t>1</w:t>
      </w:r>
      <w:r w:rsidRPr="004D2145">
        <w:rPr>
          <w:rFonts w:cs="Times New Roman"/>
          <w:color w:val="000000"/>
        </w:rPr>
        <w:t>(1). Retrieved from https://eleed.campussource.de/archive/1/78/index_html</w:t>
      </w:r>
    </w:p>
    <w:p w14:paraId="4BAF954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European Union Reference Laboratories. (2001). </w:t>
      </w:r>
      <w:r w:rsidRPr="004D2145">
        <w:rPr>
          <w:rFonts w:cs="Times New Roman"/>
          <w:i/>
          <w:iCs/>
          <w:color w:val="000000"/>
        </w:rPr>
        <w:t>eLearning : Designing Tomorrow’s Education An Interim Report</w:t>
      </w:r>
      <w:r w:rsidRPr="004D2145">
        <w:rPr>
          <w:rFonts w:cs="Times New Roman"/>
          <w:color w:val="000000"/>
        </w:rPr>
        <w:t>. International Co-operation Europe Ltd: Commission Of The European Communities. Retrieved from goo.gl/nhn8QH</w:t>
      </w:r>
    </w:p>
    <w:p w14:paraId="29FED6D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Kauchak, D. P., &amp; Eggen, P. D. (2011). </w:t>
      </w:r>
      <w:r w:rsidRPr="004D2145">
        <w:rPr>
          <w:rFonts w:cs="Times New Roman"/>
          <w:i/>
          <w:iCs/>
          <w:color w:val="000000"/>
        </w:rPr>
        <w:t>Learning and teaching: research-based methods</w:t>
      </w:r>
      <w:r w:rsidRPr="004D2145">
        <w:rPr>
          <w:rFonts w:cs="Times New Roman"/>
          <w:color w:val="000000"/>
        </w:rPr>
        <w:t>. Boston: Pearson.</w:t>
      </w:r>
    </w:p>
    <w:p w14:paraId="30845D8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gliaro, S. G., Lockee, B. B., &amp; Burton, J. K. (2005). Direct instruction revisited: A key model for instructional technology. </w:t>
      </w:r>
      <w:r w:rsidRPr="004D2145">
        <w:rPr>
          <w:rFonts w:cs="Times New Roman"/>
          <w:i/>
          <w:iCs/>
          <w:color w:val="000000"/>
        </w:rPr>
        <w:t>Educational Technology Research and Development</w:t>
      </w:r>
      <w:r w:rsidRPr="004D2145">
        <w:rPr>
          <w:rFonts w:cs="Times New Roman"/>
          <w:color w:val="000000"/>
        </w:rPr>
        <w:t xml:space="preserve">, </w:t>
      </w:r>
      <w:r w:rsidRPr="004D2145">
        <w:rPr>
          <w:rFonts w:cs="Times New Roman"/>
          <w:i/>
          <w:iCs/>
          <w:color w:val="000000"/>
        </w:rPr>
        <w:t>53</w:t>
      </w:r>
      <w:r w:rsidRPr="004D2145">
        <w:rPr>
          <w:rFonts w:cs="Times New Roman"/>
          <w:color w:val="000000"/>
        </w:rPr>
        <w:t>(4), 41–55. https://doi.org/10.1007/BF02504684</w:t>
      </w:r>
    </w:p>
    <w:p w14:paraId="6104EE11"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Mayes, T., &amp; de Freitas, S. (2004). Review of e-learning theories, frameworks and models. </w:t>
      </w:r>
      <w:r w:rsidRPr="004D2145">
        <w:rPr>
          <w:rFonts w:cs="Times New Roman"/>
          <w:i/>
          <w:iCs/>
          <w:color w:val="000000"/>
        </w:rPr>
        <w:t>JISC E-Learning Models Desk Study</w:t>
      </w:r>
      <w:r w:rsidRPr="004D2145">
        <w:rPr>
          <w:rFonts w:cs="Times New Roman"/>
          <w:color w:val="000000"/>
        </w:rPr>
        <w:t>, (1).</w:t>
      </w:r>
    </w:p>
    <w:p w14:paraId="152DDCD8"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Olaniran, B. A. (Ed.). (2010). </w:t>
      </w:r>
      <w:r w:rsidRPr="004D2145">
        <w:rPr>
          <w:rFonts w:cs="Times New Roman"/>
          <w:i/>
          <w:iCs/>
          <w:color w:val="000000"/>
        </w:rPr>
        <w:t>Cases on Successful E-Learning Practices in the Developed and Developing World: Methods for the Global Information Economy</w:t>
      </w:r>
      <w:r w:rsidRPr="004D2145">
        <w:rPr>
          <w:rFonts w:cs="Times New Roman"/>
          <w:color w:val="000000"/>
        </w:rPr>
        <w:t>. IGI Global. https://doi.org/10.4018/978-1-60566-942-7</w:t>
      </w:r>
    </w:p>
    <w:p w14:paraId="1B7DF5B4"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Pange, A., &amp; Pange, J. (2011). Is E-learning Based On Learning Theories? A Literature Review. </w:t>
      </w:r>
      <w:r w:rsidRPr="004D2145">
        <w:rPr>
          <w:rFonts w:cs="Times New Roman"/>
          <w:i/>
          <w:iCs/>
          <w:color w:val="000000"/>
        </w:rPr>
        <w:t>World Academy of Science, Engineering &amp; Technology</w:t>
      </w:r>
      <w:r w:rsidRPr="004D2145">
        <w:rPr>
          <w:rFonts w:cs="Times New Roman"/>
          <w:color w:val="000000"/>
        </w:rPr>
        <w:t xml:space="preserve">, </w:t>
      </w:r>
      <w:r w:rsidRPr="004D2145">
        <w:rPr>
          <w:rFonts w:cs="Times New Roman"/>
          <w:i/>
          <w:iCs/>
          <w:color w:val="000000"/>
        </w:rPr>
        <w:t>5</w:t>
      </w:r>
      <w:r w:rsidRPr="004D2145">
        <w:rPr>
          <w:rFonts w:cs="Times New Roman"/>
          <w:color w:val="000000"/>
        </w:rPr>
        <w:t>(8).</w:t>
      </w:r>
    </w:p>
    <w:p w14:paraId="4A47CCD0"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Siemens, G. (2014). Connectivism: A Learning Theory for the Digital Age, 8.</w:t>
      </w:r>
    </w:p>
    <w:p w14:paraId="3F8919E9" w14:textId="77777777" w:rsidR="004D2145" w:rsidRPr="004D2145" w:rsidRDefault="004D2145">
      <w:pPr>
        <w:widowControl w:val="0"/>
        <w:autoSpaceDE w:val="0"/>
        <w:autoSpaceDN w:val="0"/>
        <w:adjustRightInd w:val="0"/>
        <w:rPr>
          <w:rFonts w:cs="Times New Roman"/>
          <w:color w:val="000000"/>
        </w:rPr>
      </w:pPr>
      <w:r w:rsidRPr="004D2145">
        <w:rPr>
          <w:rFonts w:cs="Times New Roman"/>
          <w:color w:val="000000"/>
        </w:rPr>
        <w:t xml:space="preserve">Yeh, Y.-C. (2009). Integrating e-learning into the Direct-instruction Model to enhance the effectiveness of critical-thinking instruction. </w:t>
      </w:r>
      <w:r w:rsidRPr="004D2145">
        <w:rPr>
          <w:rFonts w:cs="Times New Roman"/>
          <w:i/>
          <w:iCs/>
          <w:color w:val="000000"/>
        </w:rPr>
        <w:t>Instructional Science</w:t>
      </w:r>
      <w:r w:rsidRPr="004D2145">
        <w:rPr>
          <w:rFonts w:cs="Times New Roman"/>
          <w:color w:val="000000"/>
        </w:rPr>
        <w:t xml:space="preserve">, </w:t>
      </w:r>
      <w:r w:rsidRPr="004D2145">
        <w:rPr>
          <w:rFonts w:cs="Times New Roman"/>
          <w:i/>
          <w:iCs/>
          <w:color w:val="000000"/>
        </w:rPr>
        <w:t>37</w:t>
      </w:r>
      <w:r w:rsidRPr="004D2145">
        <w:rPr>
          <w:rFonts w:cs="Times New Roman"/>
          <w:color w:val="000000"/>
        </w:rPr>
        <w:t>(2), 185–203. Retrieved from goo.gl/Lo4tFB</w:t>
      </w:r>
    </w:p>
    <w:p w14:paraId="34026666" w14:textId="1D44E3E4" w:rsidR="00D45847" w:rsidRPr="004D2145" w:rsidRDefault="00B67ECD" w:rsidP="004D2145">
      <w:pPr>
        <w:spacing w:line="480" w:lineRule="auto"/>
        <w:rPr>
          <w:rFonts w:eastAsia="Times New Roman" w:cs="Times New Roman"/>
          <w:color w:val="222222"/>
          <w:shd w:val="clear" w:color="auto" w:fill="FFFFFF"/>
        </w:rPr>
      </w:pPr>
      <w:r w:rsidRPr="004D2145">
        <w:rPr>
          <w:rFonts w:eastAsia="Times New Roman" w:cs="Times New Roman"/>
          <w:color w:val="222222"/>
          <w:shd w:val="clear" w:color="auto" w:fill="FFFFFF"/>
        </w:rPr>
        <w:fldChar w:fldCharType="end"/>
      </w:r>
      <w:r w:rsidR="00850895">
        <w:br w:type="page"/>
      </w:r>
    </w:p>
    <w:p w14:paraId="552823EF" w14:textId="352D9058" w:rsidR="00D45847" w:rsidRPr="00305D18" w:rsidRDefault="009F3187" w:rsidP="009D27B3">
      <w:pPr>
        <w:pStyle w:val="Heading11"/>
      </w:pPr>
      <w:bookmarkStart w:id="295" w:name="_Toc391456187"/>
      <w:bookmarkStart w:id="296" w:name="_Toc401327944"/>
      <w:bookmarkEnd w:id="295"/>
      <w:r w:rsidRPr="009F3187">
        <w:lastRenderedPageBreak/>
        <w:t>Bilagor</w:t>
      </w:r>
      <w:bookmarkEnd w:id="296"/>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7A0B1F3A"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97" w:name="_Toc391456188"/>
      <w:bookmarkEnd w:id="297"/>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549AD0B7" w14:textId="5245E11C" w:rsidR="00A44BD4"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6241BFA6" w14:textId="77777777" w:rsidR="00BC101F" w:rsidRDefault="00BC101F" w:rsidP="003A56C6">
      <w:pPr>
        <w:jc w:val="both"/>
        <w:rPr>
          <w:rFonts w:ascii="Verdana" w:eastAsia="Times New Roman" w:hAnsi="Verdana" w:cs="Times New Roman"/>
          <w:b/>
          <w:color w:val="333333"/>
          <w:sz w:val="16"/>
          <w:szCs w:val="16"/>
        </w:rPr>
      </w:pPr>
    </w:p>
    <w:p w14:paraId="1283CEB4" w14:textId="38529D18"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4A0102">
        <w:rPr>
          <w:rFonts w:ascii="Verdana" w:hAnsi="Verdana"/>
          <w:sz w:val="16"/>
          <w:szCs w:val="16"/>
        </w:rPr>
        <w:t xml:space="preserve">Frågekonstruktioner 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98" w:name="_Toc391456189"/>
      <w:bookmarkEnd w:id="298"/>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68A89F8E" w14:textId="29E3A794" w:rsidR="00D45847" w:rsidRPr="000427E4" w:rsidRDefault="00AD2787" w:rsidP="000427E4">
      <w:pPr>
        <w:rPr>
          <w:rFonts w:ascii="Verdana" w:hAnsi="Verdana"/>
          <w:sz w:val="16"/>
          <w:szCs w:val="16"/>
        </w:rPr>
        <w:sectPr w:rsidR="00D45847" w:rsidRPr="000427E4" w:rsidSect="00A512CD">
          <w:footerReference w:type="default" r:id="rId16"/>
          <w:footerReference w:type="first" r:id="rId17"/>
          <w:pgSz w:w="11906" w:h="16838"/>
          <w:pgMar w:top="1135" w:right="1417" w:bottom="1417" w:left="1417" w:header="0" w:footer="709" w:gutter="0"/>
          <w:lnNumType w:countBy="1" w:restart="continuous"/>
          <w:pgNumType w:start="1"/>
          <w:cols w:space="720"/>
          <w:formProt w:val="0"/>
          <w:titlePg/>
          <w:docGrid w:linePitch="360" w:charSpace="12288"/>
          <w:sectPrChange w:id="299" w:author="Jason Serviss" w:date="2018-11-21T18:44:00Z">
            <w:sectPr w:rsidR="00D45847" w:rsidRPr="000427E4" w:rsidSect="00A512CD">
              <w:pgMar w:top="1135" w:right="1417" w:bottom="1417" w:left="1417" w:header="0" w:footer="709" w:gutter="0"/>
              <w:lnNumType w:countBy="0" w:restart="newPage"/>
            </w:sectPr>
          </w:sectPrChange>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Jason Serviss" w:date="2018-11-21T18:43:00Z" w:initials="JS">
    <w:p w14:paraId="7219C11D" w14:textId="77777777" w:rsidR="00B306BC" w:rsidRDefault="00B306BC">
      <w:pPr>
        <w:pStyle w:val="CommentText"/>
      </w:pPr>
      <w:r>
        <w:rPr>
          <w:rStyle w:val="CommentReference"/>
        </w:rPr>
        <w:annotationRef/>
      </w:r>
      <w:proofErr w:type="gramStart"/>
      <w:r>
        <w:t>-</w:t>
      </w:r>
      <w:proofErr w:type="gramEnd"/>
      <w:r>
        <w:t>Robert: Vad menar du, för dom?</w:t>
      </w:r>
    </w:p>
    <w:p w14:paraId="4C31F553" w14:textId="611259A3" w:rsidR="00B306BC" w:rsidRDefault="00B306BC">
      <w:pPr>
        <w:pStyle w:val="CommentText"/>
      </w:pPr>
    </w:p>
    <w:p w14:paraId="6D92C4CC" w14:textId="20C8E2F2" w:rsidR="00B306BC" w:rsidRDefault="00B306BC">
      <w:pPr>
        <w:pStyle w:val="CommentText"/>
      </w:pPr>
      <w:proofErr w:type="gramStart"/>
      <w:r>
        <w:t>-</w:t>
      </w:r>
      <w:proofErr w:type="gramEnd"/>
      <w:r>
        <w:t xml:space="preserve">Jason: </w:t>
      </w:r>
      <w:proofErr w:type="spellStart"/>
      <w:r>
        <w:t>Put</w:t>
      </w:r>
      <w:proofErr w:type="spellEnd"/>
      <w:r>
        <w:t xml:space="preserve"> </w:t>
      </w:r>
      <w:proofErr w:type="spellStart"/>
      <w:r>
        <w:t>another</w:t>
      </w:r>
      <w:proofErr w:type="spellEnd"/>
      <w:r>
        <w:t xml:space="preserve"> ”fördel” </w:t>
      </w:r>
      <w:proofErr w:type="spellStart"/>
      <w:r>
        <w:t>here</w:t>
      </w:r>
      <w:proofErr w:type="spellEnd"/>
      <w:r>
        <w:t xml:space="preserve"> </w:t>
      </w:r>
      <w:proofErr w:type="spellStart"/>
      <w:r>
        <w:t>instead</w:t>
      </w:r>
      <w:proofErr w:type="spellEnd"/>
      <w:r>
        <w:t>.</w:t>
      </w:r>
    </w:p>
  </w:comment>
  <w:comment w:id="4" w:author="Jason Serviss" w:date="2018-11-21T17:52:00Z" w:initials="JS">
    <w:p w14:paraId="1805B5D5" w14:textId="3982B441" w:rsidR="00B306BC" w:rsidRDefault="00B306BC">
      <w:pPr>
        <w:pStyle w:val="CommentText"/>
      </w:pPr>
      <w:r>
        <w:rPr>
          <w:rStyle w:val="CommentReference"/>
        </w:rPr>
        <w:annotationRef/>
      </w:r>
      <w:r>
        <w:t>Robert: För vad?</w:t>
      </w:r>
    </w:p>
  </w:comment>
  <w:comment w:id="27" w:author="Jason Serviss" w:date="2018-11-21T19:03:00Z" w:initials="JS">
    <w:p w14:paraId="43645B9B" w14:textId="77777777" w:rsidR="00B306BC" w:rsidRDefault="00B306BC">
      <w:pPr>
        <w:pStyle w:val="CommentText"/>
      </w:pPr>
      <w:r>
        <w:t>Robert: Förankring!</w:t>
      </w:r>
    </w:p>
    <w:p w14:paraId="386022F0" w14:textId="77777777" w:rsidR="00B306BC" w:rsidRDefault="00B306BC">
      <w:pPr>
        <w:pStyle w:val="CommentText"/>
      </w:pPr>
    </w:p>
    <w:p w14:paraId="3873C6EE" w14:textId="73A198F4" w:rsidR="00B306BC" w:rsidRDefault="00B306BC">
      <w:pPr>
        <w:pStyle w:val="CommentText"/>
      </w:pPr>
      <w:r>
        <w:t xml:space="preserve">Jason: </w:t>
      </w:r>
      <w:r>
        <w:rPr>
          <w:rStyle w:val="CommentReference"/>
        </w:rPr>
        <w:annotationRef/>
      </w:r>
      <w:proofErr w:type="spellStart"/>
      <w:r>
        <w:t>Add</w:t>
      </w:r>
      <w:proofErr w:type="spellEnd"/>
      <w:r>
        <w:t xml:space="preserve"> source </w:t>
      </w:r>
      <w:proofErr w:type="spellStart"/>
      <w:r>
        <w:t>here</w:t>
      </w:r>
      <w:proofErr w:type="spellEnd"/>
      <w:r>
        <w:t>.</w:t>
      </w:r>
    </w:p>
  </w:comment>
  <w:comment w:id="41" w:author="Jason Serviss" w:date="2018-11-21T18:01:00Z" w:initials="JS">
    <w:p w14:paraId="713A371C" w14:textId="673C1773" w:rsidR="00B306BC" w:rsidRDefault="00B306BC">
      <w:pPr>
        <w:pStyle w:val="CommentText"/>
      </w:pPr>
      <w:r>
        <w:rPr>
          <w:rStyle w:val="CommentReference"/>
        </w:rPr>
        <w:annotationRef/>
      </w:r>
      <w:r>
        <w:t>Robert: Hur ska det utformas?</w:t>
      </w:r>
    </w:p>
  </w:comment>
  <w:comment w:id="100" w:author="Jason Serviss" w:date="2018-11-21T21:53:00Z" w:initials="JS">
    <w:p w14:paraId="501E31D9" w14:textId="3A7F48F0" w:rsidR="00B306BC" w:rsidRDefault="00B306BC">
      <w:pPr>
        <w:pStyle w:val="CommentText"/>
      </w:pPr>
      <w:r>
        <w:rPr>
          <w:rStyle w:val="CommentReference"/>
        </w:rPr>
        <w:annotationRef/>
      </w:r>
      <w:proofErr w:type="spellStart"/>
      <w:r>
        <w:t>Cannot</w:t>
      </w:r>
      <w:proofErr w:type="spellEnd"/>
      <w:r>
        <w:t xml:space="preserve"> </w:t>
      </w:r>
      <w:proofErr w:type="spellStart"/>
      <w:r>
        <w:t>find</w:t>
      </w:r>
      <w:proofErr w:type="spellEnd"/>
      <w:r>
        <w:t xml:space="preserve"> </w:t>
      </w:r>
      <w:proofErr w:type="spellStart"/>
      <w:r>
        <w:t>this</w:t>
      </w:r>
      <w:proofErr w:type="spellEnd"/>
      <w:r>
        <w:t xml:space="preserve"> in </w:t>
      </w:r>
      <w:proofErr w:type="spellStart"/>
      <w:r>
        <w:t>cited</w:t>
      </w:r>
      <w:proofErr w:type="spellEnd"/>
      <w:r>
        <w:t xml:space="preserve"> source. </w:t>
      </w:r>
      <w:proofErr w:type="spellStart"/>
      <w:r>
        <w:t>Furthermore</w:t>
      </w:r>
      <w:proofErr w:type="spellEnd"/>
      <w:r>
        <w:t xml:space="preserve">, source is </w:t>
      </w:r>
      <w:proofErr w:type="spellStart"/>
      <w:r>
        <w:t>about</w:t>
      </w:r>
      <w:proofErr w:type="spellEnd"/>
      <w:r>
        <w:t xml:space="preserve"> ”</w:t>
      </w:r>
      <w:proofErr w:type="spellStart"/>
      <w:r w:rsidRPr="00B00BFB">
        <w:t>Connectivism</w:t>
      </w:r>
      <w:proofErr w:type="spellEnd"/>
      <w:r>
        <w:t>” not ”</w:t>
      </w:r>
      <w:proofErr w:type="spellStart"/>
      <w:r>
        <w:t>cognative</w:t>
      </w:r>
      <w:proofErr w:type="spellEnd"/>
      <w:r>
        <w:t>” and not ”</w:t>
      </w:r>
      <w:proofErr w:type="spellStart"/>
      <w:r w:rsidRPr="00B00BFB">
        <w:t>constructivism</w:t>
      </w:r>
      <w:proofErr w:type="spellEnd"/>
      <w:r>
        <w:t>”!! REMOVE</w:t>
      </w:r>
    </w:p>
  </w:comment>
  <w:comment w:id="158" w:author="Jason Serviss" w:date="2018-11-22T09:38:00Z" w:initials="JS">
    <w:p w14:paraId="08CE2223" w14:textId="4F9015D8" w:rsidR="007733D5" w:rsidRDefault="007733D5">
      <w:pPr>
        <w:pStyle w:val="CommentText"/>
      </w:pPr>
      <w:ins w:id="165" w:author="Jason Serviss" w:date="2018-11-22T09:38:00Z">
        <w:r>
          <w:rPr>
            <w:rStyle w:val="CommentReference"/>
          </w:rPr>
          <w:annotationRef/>
        </w:r>
      </w:ins>
      <w:hyperlink r:id="rId1" w:history="1">
        <w:r w:rsidRPr="002A16AB">
          <w:rPr>
            <w:rStyle w:val="Hyperlink"/>
          </w:rPr>
          <w:t>http://www.bath.ac.uk/research/liw/resources/Models%20and%20principles%20of%20Activity%20Theory.pdf</w:t>
        </w:r>
      </w:hyperlink>
      <w:r>
        <w:t xml:space="preserve"> </w:t>
      </w:r>
    </w:p>
  </w:comment>
  <w:comment w:id="230" w:author="Jason Serviss" w:date="2018-11-21T18:09:00Z" w:initials="JS">
    <w:p w14:paraId="6841DD27" w14:textId="1A845AF7" w:rsidR="00B306BC" w:rsidRDefault="00B306BC">
      <w:pPr>
        <w:pStyle w:val="CommentText"/>
      </w:pPr>
      <w:r>
        <w:rPr>
          <w:rStyle w:val="CommentReference"/>
        </w:rPr>
        <w:annotationRef/>
      </w:r>
      <w:r>
        <w:t>Robert: Hur bedömdes det? Vad låg till grund för bedömning?</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B306BC" w:rsidRDefault="00B306BC">
      <w:r>
        <w:separator/>
      </w:r>
    </w:p>
  </w:endnote>
  <w:endnote w:type="continuationSeparator" w:id="0">
    <w:p w14:paraId="4F768654" w14:textId="77777777" w:rsidR="00B306BC" w:rsidRDefault="00B306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B306BC" w:rsidRDefault="00B306BC">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B306BC" w:rsidRDefault="00B306BC">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B306BC" w:rsidRDefault="00B306BC">
        <w:pPr>
          <w:pStyle w:val="Footer1"/>
          <w:jc w:val="center"/>
        </w:pPr>
        <w:r>
          <w:fldChar w:fldCharType="begin"/>
        </w:r>
        <w:r>
          <w:instrText>PAGE</w:instrText>
        </w:r>
        <w:r>
          <w:fldChar w:fldCharType="separate"/>
        </w:r>
        <w:r w:rsidR="007733D5">
          <w:rPr>
            <w:noProof/>
          </w:rPr>
          <w:t>5</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B306BC" w:rsidRDefault="00B306BC">
        <w:pPr>
          <w:pStyle w:val="Footer1"/>
          <w:jc w:val="center"/>
        </w:pPr>
        <w:r>
          <w:fldChar w:fldCharType="begin"/>
        </w:r>
        <w:r>
          <w:instrText>PAGE</w:instrText>
        </w:r>
        <w:r>
          <w:fldChar w:fldCharType="separate"/>
        </w:r>
        <w:r w:rsidR="007733D5">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B306BC" w:rsidRDefault="00B306BC">
      <w:r>
        <w:separator/>
      </w:r>
    </w:p>
  </w:footnote>
  <w:footnote w:type="continuationSeparator" w:id="0">
    <w:p w14:paraId="71DB8F98" w14:textId="77777777" w:rsidR="00B306BC" w:rsidRDefault="00B306BC">
      <w:r>
        <w:continuationSeparator/>
      </w:r>
    </w:p>
  </w:footnote>
  <w:footnote w:id="1">
    <w:p w14:paraId="5824ECF3" w14:textId="4B98B15A" w:rsidR="00B306BC" w:rsidRPr="005D1A1C" w:rsidRDefault="00B306BC"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B306BC" w:rsidRPr="005D1A1C" w:rsidRDefault="00B306BC"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B306BC" w:rsidRPr="005D1A1C" w:rsidRDefault="00B306BC"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B306BC" w:rsidRPr="005D1A1C" w:rsidRDefault="00B306BC"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B306BC" w:rsidRPr="005D1A1C" w:rsidRDefault="00B306BC"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B306BC" w:rsidRDefault="00B306BC"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3">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5">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6">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3"/>
  </w:num>
  <w:num w:numId="2">
    <w:abstractNumId w:val="5"/>
  </w:num>
  <w:num w:numId="3">
    <w:abstractNumId w:val="4"/>
  </w:num>
  <w:num w:numId="4">
    <w:abstractNumId w:val="10"/>
  </w:num>
  <w:num w:numId="5">
    <w:abstractNumId w:val="17"/>
  </w:num>
  <w:num w:numId="6">
    <w:abstractNumId w:val="18"/>
  </w:num>
  <w:num w:numId="7">
    <w:abstractNumId w:val="13"/>
  </w:num>
  <w:num w:numId="8">
    <w:abstractNumId w:val="9"/>
  </w:num>
  <w:num w:numId="9">
    <w:abstractNumId w:val="14"/>
  </w:num>
  <w:num w:numId="10">
    <w:abstractNumId w:val="0"/>
  </w:num>
  <w:num w:numId="11">
    <w:abstractNumId w:val="11"/>
  </w:num>
  <w:num w:numId="12">
    <w:abstractNumId w:val="12"/>
  </w:num>
  <w:num w:numId="13">
    <w:abstractNumId w:val="2"/>
  </w:num>
  <w:num w:numId="14">
    <w:abstractNumId w:val="15"/>
  </w:num>
  <w:num w:numId="15">
    <w:abstractNumId w:val="6"/>
  </w:num>
  <w:num w:numId="16">
    <w:abstractNumId w:val="8"/>
  </w:num>
  <w:num w:numId="17">
    <w:abstractNumId w:val="16"/>
  </w:num>
  <w:num w:numId="18">
    <w:abstractNumId w:val="7"/>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ECD"/>
    <w:rsid w:val="000033C8"/>
    <w:rsid w:val="00003F6D"/>
    <w:rsid w:val="00004B10"/>
    <w:rsid w:val="00010A04"/>
    <w:rsid w:val="00012EE9"/>
    <w:rsid w:val="000132C0"/>
    <w:rsid w:val="00014B9D"/>
    <w:rsid w:val="000152C2"/>
    <w:rsid w:val="00021305"/>
    <w:rsid w:val="00024931"/>
    <w:rsid w:val="000331BF"/>
    <w:rsid w:val="000359B7"/>
    <w:rsid w:val="00035BFB"/>
    <w:rsid w:val="00036B5F"/>
    <w:rsid w:val="00041127"/>
    <w:rsid w:val="000413AA"/>
    <w:rsid w:val="00041A1C"/>
    <w:rsid w:val="000424D5"/>
    <w:rsid w:val="000427E4"/>
    <w:rsid w:val="00043579"/>
    <w:rsid w:val="00044A39"/>
    <w:rsid w:val="00047967"/>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1FAA"/>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203A"/>
    <w:rsid w:val="00113211"/>
    <w:rsid w:val="001133A4"/>
    <w:rsid w:val="00116196"/>
    <w:rsid w:val="001269BE"/>
    <w:rsid w:val="00127A70"/>
    <w:rsid w:val="00130629"/>
    <w:rsid w:val="00131159"/>
    <w:rsid w:val="001352A9"/>
    <w:rsid w:val="00135C34"/>
    <w:rsid w:val="00144DFA"/>
    <w:rsid w:val="00145DD9"/>
    <w:rsid w:val="00146793"/>
    <w:rsid w:val="00147B30"/>
    <w:rsid w:val="001558F4"/>
    <w:rsid w:val="0015775D"/>
    <w:rsid w:val="0016757F"/>
    <w:rsid w:val="001701BE"/>
    <w:rsid w:val="001732AB"/>
    <w:rsid w:val="001830ED"/>
    <w:rsid w:val="00184373"/>
    <w:rsid w:val="00190936"/>
    <w:rsid w:val="00191B85"/>
    <w:rsid w:val="0019256B"/>
    <w:rsid w:val="001974A0"/>
    <w:rsid w:val="00197B05"/>
    <w:rsid w:val="001A09C0"/>
    <w:rsid w:val="001A34FF"/>
    <w:rsid w:val="001A5D5F"/>
    <w:rsid w:val="001B0552"/>
    <w:rsid w:val="001B1EAE"/>
    <w:rsid w:val="001B244D"/>
    <w:rsid w:val="001B45BB"/>
    <w:rsid w:val="001B6E2D"/>
    <w:rsid w:val="001B7295"/>
    <w:rsid w:val="001C0112"/>
    <w:rsid w:val="001C5B3A"/>
    <w:rsid w:val="001C73C5"/>
    <w:rsid w:val="001D0E51"/>
    <w:rsid w:val="001D31E9"/>
    <w:rsid w:val="001D37D5"/>
    <w:rsid w:val="001D3A85"/>
    <w:rsid w:val="001D42D7"/>
    <w:rsid w:val="001D4C6E"/>
    <w:rsid w:val="001D68A2"/>
    <w:rsid w:val="001D7AAB"/>
    <w:rsid w:val="001E114D"/>
    <w:rsid w:val="001E3C88"/>
    <w:rsid w:val="001E5D4E"/>
    <w:rsid w:val="001E60E6"/>
    <w:rsid w:val="001F2179"/>
    <w:rsid w:val="001F29F6"/>
    <w:rsid w:val="001F2C9C"/>
    <w:rsid w:val="001F595C"/>
    <w:rsid w:val="001F6503"/>
    <w:rsid w:val="001F6610"/>
    <w:rsid w:val="001F6FE8"/>
    <w:rsid w:val="00203802"/>
    <w:rsid w:val="00205671"/>
    <w:rsid w:val="00207601"/>
    <w:rsid w:val="002125BE"/>
    <w:rsid w:val="00213CE1"/>
    <w:rsid w:val="00213FB2"/>
    <w:rsid w:val="00214F7B"/>
    <w:rsid w:val="00216DDF"/>
    <w:rsid w:val="00217276"/>
    <w:rsid w:val="00227C61"/>
    <w:rsid w:val="00227C8F"/>
    <w:rsid w:val="00230FB4"/>
    <w:rsid w:val="00231746"/>
    <w:rsid w:val="00233434"/>
    <w:rsid w:val="00234C76"/>
    <w:rsid w:val="0023519E"/>
    <w:rsid w:val="00235307"/>
    <w:rsid w:val="00235908"/>
    <w:rsid w:val="00242648"/>
    <w:rsid w:val="002427A4"/>
    <w:rsid w:val="002435CA"/>
    <w:rsid w:val="00244800"/>
    <w:rsid w:val="002464E9"/>
    <w:rsid w:val="002468FE"/>
    <w:rsid w:val="00253BB6"/>
    <w:rsid w:val="00255B32"/>
    <w:rsid w:val="00256B80"/>
    <w:rsid w:val="002578D6"/>
    <w:rsid w:val="00257CB5"/>
    <w:rsid w:val="00257DD5"/>
    <w:rsid w:val="00262ADC"/>
    <w:rsid w:val="00265FDF"/>
    <w:rsid w:val="00267E98"/>
    <w:rsid w:val="002705D4"/>
    <w:rsid w:val="002717B1"/>
    <w:rsid w:val="00274813"/>
    <w:rsid w:val="0028519F"/>
    <w:rsid w:val="00286276"/>
    <w:rsid w:val="00286D84"/>
    <w:rsid w:val="00293F1A"/>
    <w:rsid w:val="0029547E"/>
    <w:rsid w:val="00297AF9"/>
    <w:rsid w:val="002A3A54"/>
    <w:rsid w:val="002A4176"/>
    <w:rsid w:val="002A6849"/>
    <w:rsid w:val="002A6EF3"/>
    <w:rsid w:val="002B1E41"/>
    <w:rsid w:val="002B2E86"/>
    <w:rsid w:val="002B4A17"/>
    <w:rsid w:val="002C5DCC"/>
    <w:rsid w:val="002C6BFF"/>
    <w:rsid w:val="002D30EE"/>
    <w:rsid w:val="002D38C1"/>
    <w:rsid w:val="002D66C8"/>
    <w:rsid w:val="002E22B2"/>
    <w:rsid w:val="002E3B76"/>
    <w:rsid w:val="002E3DAC"/>
    <w:rsid w:val="002E538A"/>
    <w:rsid w:val="002E64C7"/>
    <w:rsid w:val="002E792E"/>
    <w:rsid w:val="00300501"/>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77B4E"/>
    <w:rsid w:val="00384E49"/>
    <w:rsid w:val="00385B71"/>
    <w:rsid w:val="00387A03"/>
    <w:rsid w:val="00391CE8"/>
    <w:rsid w:val="00391DF5"/>
    <w:rsid w:val="003A2763"/>
    <w:rsid w:val="003A2801"/>
    <w:rsid w:val="003A2BA1"/>
    <w:rsid w:val="003A3342"/>
    <w:rsid w:val="003A53D6"/>
    <w:rsid w:val="003A56C6"/>
    <w:rsid w:val="003B23C6"/>
    <w:rsid w:val="003B2922"/>
    <w:rsid w:val="003B34BD"/>
    <w:rsid w:val="003B5EB1"/>
    <w:rsid w:val="003C06CF"/>
    <w:rsid w:val="003C4177"/>
    <w:rsid w:val="003C6B23"/>
    <w:rsid w:val="003D1A09"/>
    <w:rsid w:val="003D2164"/>
    <w:rsid w:val="003E2AEF"/>
    <w:rsid w:val="003E2B2E"/>
    <w:rsid w:val="003E654F"/>
    <w:rsid w:val="003E735C"/>
    <w:rsid w:val="003E7604"/>
    <w:rsid w:val="003F0E92"/>
    <w:rsid w:val="003F3081"/>
    <w:rsid w:val="003F3E31"/>
    <w:rsid w:val="003F3E6B"/>
    <w:rsid w:val="003F52E1"/>
    <w:rsid w:val="003F606D"/>
    <w:rsid w:val="003F797E"/>
    <w:rsid w:val="00401324"/>
    <w:rsid w:val="00401673"/>
    <w:rsid w:val="00403293"/>
    <w:rsid w:val="00411F1C"/>
    <w:rsid w:val="00413AFC"/>
    <w:rsid w:val="00413C7D"/>
    <w:rsid w:val="004146EF"/>
    <w:rsid w:val="00424655"/>
    <w:rsid w:val="00424D19"/>
    <w:rsid w:val="00425275"/>
    <w:rsid w:val="0043087E"/>
    <w:rsid w:val="004317DB"/>
    <w:rsid w:val="00435E89"/>
    <w:rsid w:val="00436625"/>
    <w:rsid w:val="00442178"/>
    <w:rsid w:val="0044320B"/>
    <w:rsid w:val="0045054A"/>
    <w:rsid w:val="00451DEF"/>
    <w:rsid w:val="00452D11"/>
    <w:rsid w:val="00457C43"/>
    <w:rsid w:val="004601AF"/>
    <w:rsid w:val="00460759"/>
    <w:rsid w:val="004609DA"/>
    <w:rsid w:val="00462A53"/>
    <w:rsid w:val="00463CEE"/>
    <w:rsid w:val="004642EB"/>
    <w:rsid w:val="00470E31"/>
    <w:rsid w:val="0047515C"/>
    <w:rsid w:val="0047588C"/>
    <w:rsid w:val="0047590E"/>
    <w:rsid w:val="004763AF"/>
    <w:rsid w:val="004822AA"/>
    <w:rsid w:val="00482460"/>
    <w:rsid w:val="00482617"/>
    <w:rsid w:val="004827B5"/>
    <w:rsid w:val="00482F2B"/>
    <w:rsid w:val="004862A6"/>
    <w:rsid w:val="00491CC8"/>
    <w:rsid w:val="00493097"/>
    <w:rsid w:val="004979BB"/>
    <w:rsid w:val="004A0102"/>
    <w:rsid w:val="004A010C"/>
    <w:rsid w:val="004A07F5"/>
    <w:rsid w:val="004A08DF"/>
    <w:rsid w:val="004A5707"/>
    <w:rsid w:val="004A62A2"/>
    <w:rsid w:val="004A6D58"/>
    <w:rsid w:val="004A704C"/>
    <w:rsid w:val="004B0686"/>
    <w:rsid w:val="004B2F3D"/>
    <w:rsid w:val="004B3714"/>
    <w:rsid w:val="004B4647"/>
    <w:rsid w:val="004B73CD"/>
    <w:rsid w:val="004C1522"/>
    <w:rsid w:val="004C23B4"/>
    <w:rsid w:val="004C23F2"/>
    <w:rsid w:val="004C595B"/>
    <w:rsid w:val="004D1F52"/>
    <w:rsid w:val="004D2145"/>
    <w:rsid w:val="004D2BCF"/>
    <w:rsid w:val="004D2BD6"/>
    <w:rsid w:val="004E28A6"/>
    <w:rsid w:val="004E4FA4"/>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5510"/>
    <w:rsid w:val="005471EB"/>
    <w:rsid w:val="00547B0E"/>
    <w:rsid w:val="00550AE2"/>
    <w:rsid w:val="00551608"/>
    <w:rsid w:val="00551BEB"/>
    <w:rsid w:val="00556381"/>
    <w:rsid w:val="00556D98"/>
    <w:rsid w:val="00560AA3"/>
    <w:rsid w:val="00560FF4"/>
    <w:rsid w:val="00561526"/>
    <w:rsid w:val="0056741C"/>
    <w:rsid w:val="00567A32"/>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B4761"/>
    <w:rsid w:val="005B491B"/>
    <w:rsid w:val="005B4A1A"/>
    <w:rsid w:val="005B77FC"/>
    <w:rsid w:val="005C02EC"/>
    <w:rsid w:val="005C19E9"/>
    <w:rsid w:val="005D0C05"/>
    <w:rsid w:val="005D1A1C"/>
    <w:rsid w:val="005D2977"/>
    <w:rsid w:val="005E1416"/>
    <w:rsid w:val="005E268B"/>
    <w:rsid w:val="005E3C6F"/>
    <w:rsid w:val="005E4262"/>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168E"/>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1E39"/>
    <w:rsid w:val="00692DE8"/>
    <w:rsid w:val="00694336"/>
    <w:rsid w:val="00695F93"/>
    <w:rsid w:val="006A08E7"/>
    <w:rsid w:val="006A500E"/>
    <w:rsid w:val="006A67CB"/>
    <w:rsid w:val="006B0EE1"/>
    <w:rsid w:val="006B6439"/>
    <w:rsid w:val="006B70A6"/>
    <w:rsid w:val="006C00DB"/>
    <w:rsid w:val="006C0816"/>
    <w:rsid w:val="006C3FF0"/>
    <w:rsid w:val="006D25B0"/>
    <w:rsid w:val="006D4004"/>
    <w:rsid w:val="006D458A"/>
    <w:rsid w:val="006D5856"/>
    <w:rsid w:val="006D6AE3"/>
    <w:rsid w:val="006D6C38"/>
    <w:rsid w:val="006E30FA"/>
    <w:rsid w:val="006E59A9"/>
    <w:rsid w:val="006F1A69"/>
    <w:rsid w:val="006F348F"/>
    <w:rsid w:val="006F6C67"/>
    <w:rsid w:val="00701155"/>
    <w:rsid w:val="00702742"/>
    <w:rsid w:val="0070291E"/>
    <w:rsid w:val="00710303"/>
    <w:rsid w:val="0071030E"/>
    <w:rsid w:val="00712B8D"/>
    <w:rsid w:val="007131A3"/>
    <w:rsid w:val="00713E7C"/>
    <w:rsid w:val="00714353"/>
    <w:rsid w:val="00715462"/>
    <w:rsid w:val="00716679"/>
    <w:rsid w:val="00720757"/>
    <w:rsid w:val="0072087F"/>
    <w:rsid w:val="0072154A"/>
    <w:rsid w:val="0072365C"/>
    <w:rsid w:val="00731293"/>
    <w:rsid w:val="00735C7B"/>
    <w:rsid w:val="007367F0"/>
    <w:rsid w:val="0074168A"/>
    <w:rsid w:val="00743622"/>
    <w:rsid w:val="00744110"/>
    <w:rsid w:val="00746296"/>
    <w:rsid w:val="007466FA"/>
    <w:rsid w:val="0074784D"/>
    <w:rsid w:val="00747A26"/>
    <w:rsid w:val="00752279"/>
    <w:rsid w:val="00753381"/>
    <w:rsid w:val="0075412A"/>
    <w:rsid w:val="00756CE8"/>
    <w:rsid w:val="00764107"/>
    <w:rsid w:val="0076469F"/>
    <w:rsid w:val="007710D1"/>
    <w:rsid w:val="0077261B"/>
    <w:rsid w:val="007733D5"/>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D6050"/>
    <w:rsid w:val="007D7DFC"/>
    <w:rsid w:val="007E24A5"/>
    <w:rsid w:val="007E6083"/>
    <w:rsid w:val="007E6327"/>
    <w:rsid w:val="007F0323"/>
    <w:rsid w:val="007F11CF"/>
    <w:rsid w:val="007F1B19"/>
    <w:rsid w:val="007F35F0"/>
    <w:rsid w:val="007F5594"/>
    <w:rsid w:val="007F5A31"/>
    <w:rsid w:val="007F5F1C"/>
    <w:rsid w:val="007F6CEC"/>
    <w:rsid w:val="00802217"/>
    <w:rsid w:val="008040AF"/>
    <w:rsid w:val="0080525B"/>
    <w:rsid w:val="00806CE6"/>
    <w:rsid w:val="00811153"/>
    <w:rsid w:val="00813E12"/>
    <w:rsid w:val="00814553"/>
    <w:rsid w:val="0081570D"/>
    <w:rsid w:val="00815EFC"/>
    <w:rsid w:val="00817367"/>
    <w:rsid w:val="008173CC"/>
    <w:rsid w:val="0082040C"/>
    <w:rsid w:val="00821F45"/>
    <w:rsid w:val="008227FA"/>
    <w:rsid w:val="00824AFB"/>
    <w:rsid w:val="008264C6"/>
    <w:rsid w:val="00830D00"/>
    <w:rsid w:val="00840367"/>
    <w:rsid w:val="00841C6E"/>
    <w:rsid w:val="00846D95"/>
    <w:rsid w:val="00850895"/>
    <w:rsid w:val="00854BBA"/>
    <w:rsid w:val="0085546B"/>
    <w:rsid w:val="00860782"/>
    <w:rsid w:val="00860CFB"/>
    <w:rsid w:val="00862308"/>
    <w:rsid w:val="00862662"/>
    <w:rsid w:val="00864EC1"/>
    <w:rsid w:val="00865EB8"/>
    <w:rsid w:val="008670D1"/>
    <w:rsid w:val="00867CCB"/>
    <w:rsid w:val="008709DF"/>
    <w:rsid w:val="00874DE4"/>
    <w:rsid w:val="00875C23"/>
    <w:rsid w:val="00877587"/>
    <w:rsid w:val="00882330"/>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B38B8"/>
    <w:rsid w:val="008C3521"/>
    <w:rsid w:val="008C6C9D"/>
    <w:rsid w:val="008D01A7"/>
    <w:rsid w:val="008D175A"/>
    <w:rsid w:val="008D24BF"/>
    <w:rsid w:val="008D2988"/>
    <w:rsid w:val="008D664C"/>
    <w:rsid w:val="008E34C7"/>
    <w:rsid w:val="008E5FFE"/>
    <w:rsid w:val="008E6459"/>
    <w:rsid w:val="008E69A9"/>
    <w:rsid w:val="008E6FE9"/>
    <w:rsid w:val="008E73AE"/>
    <w:rsid w:val="00901D71"/>
    <w:rsid w:val="00902178"/>
    <w:rsid w:val="00902AF6"/>
    <w:rsid w:val="00902C81"/>
    <w:rsid w:val="00904282"/>
    <w:rsid w:val="00905DB0"/>
    <w:rsid w:val="00906F54"/>
    <w:rsid w:val="00907F5F"/>
    <w:rsid w:val="009102A7"/>
    <w:rsid w:val="00912ED7"/>
    <w:rsid w:val="0091477A"/>
    <w:rsid w:val="0091479D"/>
    <w:rsid w:val="00915D89"/>
    <w:rsid w:val="009306F9"/>
    <w:rsid w:val="00931D44"/>
    <w:rsid w:val="009338BC"/>
    <w:rsid w:val="0093589A"/>
    <w:rsid w:val="009367D6"/>
    <w:rsid w:val="00937404"/>
    <w:rsid w:val="009411BD"/>
    <w:rsid w:val="00941862"/>
    <w:rsid w:val="00943F6C"/>
    <w:rsid w:val="0095154D"/>
    <w:rsid w:val="00951E2F"/>
    <w:rsid w:val="00953C45"/>
    <w:rsid w:val="009562B9"/>
    <w:rsid w:val="00957CC5"/>
    <w:rsid w:val="00960F14"/>
    <w:rsid w:val="00963C95"/>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A74A3"/>
    <w:rsid w:val="009B18DA"/>
    <w:rsid w:val="009B2638"/>
    <w:rsid w:val="009B5FD4"/>
    <w:rsid w:val="009C0163"/>
    <w:rsid w:val="009C63F0"/>
    <w:rsid w:val="009D10D5"/>
    <w:rsid w:val="009D27B3"/>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4BD4"/>
    <w:rsid w:val="00A46B98"/>
    <w:rsid w:val="00A512CD"/>
    <w:rsid w:val="00A51BA1"/>
    <w:rsid w:val="00A531A3"/>
    <w:rsid w:val="00A53F62"/>
    <w:rsid w:val="00A54A9F"/>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375E"/>
    <w:rsid w:val="00AA3AFD"/>
    <w:rsid w:val="00AB7099"/>
    <w:rsid w:val="00AC1E16"/>
    <w:rsid w:val="00AC7484"/>
    <w:rsid w:val="00AC7B85"/>
    <w:rsid w:val="00AC7EB3"/>
    <w:rsid w:val="00AD0B2B"/>
    <w:rsid w:val="00AD2433"/>
    <w:rsid w:val="00AD2787"/>
    <w:rsid w:val="00AD4ABC"/>
    <w:rsid w:val="00AD4C61"/>
    <w:rsid w:val="00AD4EB2"/>
    <w:rsid w:val="00AE0EFD"/>
    <w:rsid w:val="00AE32D0"/>
    <w:rsid w:val="00AE472E"/>
    <w:rsid w:val="00AE48F8"/>
    <w:rsid w:val="00AE5BA4"/>
    <w:rsid w:val="00AF577B"/>
    <w:rsid w:val="00AF601B"/>
    <w:rsid w:val="00B00BFB"/>
    <w:rsid w:val="00B04C77"/>
    <w:rsid w:val="00B06ECC"/>
    <w:rsid w:val="00B1197D"/>
    <w:rsid w:val="00B17BFA"/>
    <w:rsid w:val="00B2517C"/>
    <w:rsid w:val="00B306BC"/>
    <w:rsid w:val="00B3075A"/>
    <w:rsid w:val="00B31418"/>
    <w:rsid w:val="00B31D7F"/>
    <w:rsid w:val="00B32D13"/>
    <w:rsid w:val="00B33CEE"/>
    <w:rsid w:val="00B3436A"/>
    <w:rsid w:val="00B35E9B"/>
    <w:rsid w:val="00B37533"/>
    <w:rsid w:val="00B40F76"/>
    <w:rsid w:val="00B40FE4"/>
    <w:rsid w:val="00B41458"/>
    <w:rsid w:val="00B434F4"/>
    <w:rsid w:val="00B43A10"/>
    <w:rsid w:val="00B467DC"/>
    <w:rsid w:val="00B46C95"/>
    <w:rsid w:val="00B52F86"/>
    <w:rsid w:val="00B566A4"/>
    <w:rsid w:val="00B61255"/>
    <w:rsid w:val="00B623A6"/>
    <w:rsid w:val="00B639A7"/>
    <w:rsid w:val="00B661EF"/>
    <w:rsid w:val="00B67649"/>
    <w:rsid w:val="00B67ECD"/>
    <w:rsid w:val="00B73674"/>
    <w:rsid w:val="00B75B9F"/>
    <w:rsid w:val="00B77B49"/>
    <w:rsid w:val="00B814D2"/>
    <w:rsid w:val="00B81899"/>
    <w:rsid w:val="00B818BA"/>
    <w:rsid w:val="00B86EEE"/>
    <w:rsid w:val="00B93DE6"/>
    <w:rsid w:val="00B95069"/>
    <w:rsid w:val="00BA0F17"/>
    <w:rsid w:val="00BA3DCC"/>
    <w:rsid w:val="00BA47F1"/>
    <w:rsid w:val="00BA62A8"/>
    <w:rsid w:val="00BA6D11"/>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D0BAF"/>
    <w:rsid w:val="00BD2BD1"/>
    <w:rsid w:val="00BD5132"/>
    <w:rsid w:val="00BE2E0E"/>
    <w:rsid w:val="00BE4185"/>
    <w:rsid w:val="00BE6335"/>
    <w:rsid w:val="00BF2EDC"/>
    <w:rsid w:val="00C00002"/>
    <w:rsid w:val="00C05B0F"/>
    <w:rsid w:val="00C11C02"/>
    <w:rsid w:val="00C153C6"/>
    <w:rsid w:val="00C21DDA"/>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07E6"/>
    <w:rsid w:val="00C770CB"/>
    <w:rsid w:val="00C77B2D"/>
    <w:rsid w:val="00C80D03"/>
    <w:rsid w:val="00C82DDB"/>
    <w:rsid w:val="00C84F64"/>
    <w:rsid w:val="00C869D0"/>
    <w:rsid w:val="00C9446B"/>
    <w:rsid w:val="00C944C6"/>
    <w:rsid w:val="00C94971"/>
    <w:rsid w:val="00C976EE"/>
    <w:rsid w:val="00C9778A"/>
    <w:rsid w:val="00CA033B"/>
    <w:rsid w:val="00CA160B"/>
    <w:rsid w:val="00CA1731"/>
    <w:rsid w:val="00CA2D4A"/>
    <w:rsid w:val="00CA30F3"/>
    <w:rsid w:val="00CA3AE8"/>
    <w:rsid w:val="00CA3E3D"/>
    <w:rsid w:val="00CA4A2A"/>
    <w:rsid w:val="00CA592B"/>
    <w:rsid w:val="00CB012E"/>
    <w:rsid w:val="00CB107E"/>
    <w:rsid w:val="00CB3D1B"/>
    <w:rsid w:val="00CB4A5E"/>
    <w:rsid w:val="00CB4C73"/>
    <w:rsid w:val="00CB6D9D"/>
    <w:rsid w:val="00CC5E28"/>
    <w:rsid w:val="00CD0280"/>
    <w:rsid w:val="00CD3BE4"/>
    <w:rsid w:val="00CD3F49"/>
    <w:rsid w:val="00CD4488"/>
    <w:rsid w:val="00CD7B55"/>
    <w:rsid w:val="00CD7E26"/>
    <w:rsid w:val="00CE004E"/>
    <w:rsid w:val="00CE0862"/>
    <w:rsid w:val="00CE0F0E"/>
    <w:rsid w:val="00CE6BAB"/>
    <w:rsid w:val="00CF008C"/>
    <w:rsid w:val="00CF0B56"/>
    <w:rsid w:val="00CF0BE6"/>
    <w:rsid w:val="00CF0BF3"/>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26629"/>
    <w:rsid w:val="00D334CD"/>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6D7"/>
    <w:rsid w:val="00D83AD0"/>
    <w:rsid w:val="00D849B9"/>
    <w:rsid w:val="00D85EB9"/>
    <w:rsid w:val="00D863D2"/>
    <w:rsid w:val="00D877C8"/>
    <w:rsid w:val="00D90862"/>
    <w:rsid w:val="00D924A7"/>
    <w:rsid w:val="00D939B2"/>
    <w:rsid w:val="00D970EE"/>
    <w:rsid w:val="00DA0666"/>
    <w:rsid w:val="00DA1086"/>
    <w:rsid w:val="00DA1B11"/>
    <w:rsid w:val="00DB1910"/>
    <w:rsid w:val="00DB3821"/>
    <w:rsid w:val="00DB3CC8"/>
    <w:rsid w:val="00DB4ED3"/>
    <w:rsid w:val="00DC5094"/>
    <w:rsid w:val="00DC7A9B"/>
    <w:rsid w:val="00DD03E4"/>
    <w:rsid w:val="00DD0905"/>
    <w:rsid w:val="00DD12F3"/>
    <w:rsid w:val="00DD1792"/>
    <w:rsid w:val="00DE1202"/>
    <w:rsid w:val="00DE1A92"/>
    <w:rsid w:val="00DE4DD3"/>
    <w:rsid w:val="00DF1A0C"/>
    <w:rsid w:val="00DF3880"/>
    <w:rsid w:val="00E0078E"/>
    <w:rsid w:val="00E02ACD"/>
    <w:rsid w:val="00E040F7"/>
    <w:rsid w:val="00E048BB"/>
    <w:rsid w:val="00E04FD4"/>
    <w:rsid w:val="00E05F45"/>
    <w:rsid w:val="00E0678A"/>
    <w:rsid w:val="00E1489B"/>
    <w:rsid w:val="00E2013D"/>
    <w:rsid w:val="00E2103E"/>
    <w:rsid w:val="00E23DBB"/>
    <w:rsid w:val="00E30B7E"/>
    <w:rsid w:val="00E31E16"/>
    <w:rsid w:val="00E35816"/>
    <w:rsid w:val="00E36747"/>
    <w:rsid w:val="00E41077"/>
    <w:rsid w:val="00E4277B"/>
    <w:rsid w:val="00E43D1C"/>
    <w:rsid w:val="00E43F55"/>
    <w:rsid w:val="00E44B3C"/>
    <w:rsid w:val="00E44C61"/>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3071"/>
    <w:rsid w:val="00EA3C8B"/>
    <w:rsid w:val="00EA50F0"/>
    <w:rsid w:val="00EA5670"/>
    <w:rsid w:val="00EA7A8A"/>
    <w:rsid w:val="00EB1E68"/>
    <w:rsid w:val="00EB1EBB"/>
    <w:rsid w:val="00EB3A4E"/>
    <w:rsid w:val="00EB4251"/>
    <w:rsid w:val="00EB433D"/>
    <w:rsid w:val="00EB72CF"/>
    <w:rsid w:val="00EC4C26"/>
    <w:rsid w:val="00ED3A56"/>
    <w:rsid w:val="00ED733F"/>
    <w:rsid w:val="00ED77BB"/>
    <w:rsid w:val="00EE3EDE"/>
    <w:rsid w:val="00EE400D"/>
    <w:rsid w:val="00EE4EEC"/>
    <w:rsid w:val="00EE7E1E"/>
    <w:rsid w:val="00EF56C7"/>
    <w:rsid w:val="00EF5A81"/>
    <w:rsid w:val="00EF6328"/>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96BD6"/>
    <w:rsid w:val="00FA6353"/>
    <w:rsid w:val="00FB3E6B"/>
    <w:rsid w:val="00FB7215"/>
    <w:rsid w:val="00FB77D5"/>
    <w:rsid w:val="00FC2E6B"/>
    <w:rsid w:val="00FC6287"/>
    <w:rsid w:val="00FD48CF"/>
    <w:rsid w:val="00FD5664"/>
    <w:rsid w:val="00FE034F"/>
    <w:rsid w:val="00FE3122"/>
    <w:rsid w:val="00FE4F32"/>
    <w:rsid w:val="00FE505A"/>
    <w:rsid w:val="00FE510B"/>
    <w:rsid w:val="00FE6164"/>
    <w:rsid w:val="00FE729C"/>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9D27B3"/>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ink">
    <w:name w:val="Hyperlink"/>
    <w:basedOn w:val="DefaultParagraphFon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bath.ac.uk/research/liw/resources/Models%20and%20principles%20of%20Activity%20Theory.pdf" TargetMode="External"/></Relationship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731C34A1-47A5-3D45-82E2-18ECEAAACB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TotalTime>
  <Pages>24</Pages>
  <Words>12203</Words>
  <Characters>69559</Characters>
  <Application>Microsoft Macintosh Word</Application>
  <DocSecurity>0</DocSecurity>
  <Lines>579</Lines>
  <Paragraphs>163</Paragraphs>
  <ScaleCrop>false</ScaleCrop>
  <Company>Stockholms universitetsbibliotek</Company>
  <LinksUpToDate>false</LinksUpToDate>
  <CharactersWithSpaces>815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9</cp:revision>
  <cp:lastPrinted>2018-11-06T10:11:00Z</cp:lastPrinted>
  <dcterms:created xsi:type="dcterms:W3CDTF">2018-11-21T16:49:00Z</dcterms:created>
  <dcterms:modified xsi:type="dcterms:W3CDTF">2018-11-22T08:4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6"&gt;&lt;session id="6ZntJg41"/&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